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0FE8E" w14:textId="5F7B7F0C" w:rsidR="004B0022" w:rsidRDefault="004B0022" w:rsidP="00590208">
      <w:pPr>
        <w:spacing w:line="480" w:lineRule="auto"/>
        <w:rPr>
          <w:i/>
          <w:iCs/>
        </w:rPr>
      </w:pPr>
      <w:r>
        <w:rPr>
          <w:i/>
          <w:iCs/>
        </w:rPr>
        <w:t xml:space="preserve">Low </w:t>
      </w:r>
      <w:r w:rsidR="00FA78F6">
        <w:rPr>
          <w:i/>
          <w:iCs/>
        </w:rPr>
        <w:t xml:space="preserve">migratory </w:t>
      </w:r>
      <w:r>
        <w:rPr>
          <w:i/>
          <w:iCs/>
        </w:rPr>
        <w:t xml:space="preserve">flight altitudes </w:t>
      </w:r>
      <w:r w:rsidR="00FA78F6">
        <w:rPr>
          <w:i/>
          <w:iCs/>
        </w:rPr>
        <w:t xml:space="preserve">explain increased collision risk </w:t>
      </w:r>
      <w:r>
        <w:rPr>
          <w:i/>
          <w:iCs/>
        </w:rPr>
        <w:t xml:space="preserve">for American Woodcock </w:t>
      </w:r>
    </w:p>
    <w:p w14:paraId="013FB711" w14:textId="2E4BAAE8" w:rsidR="000374DB" w:rsidRPr="000374DB" w:rsidRDefault="000374DB" w:rsidP="000D609A">
      <w:pPr>
        <w:spacing w:line="480" w:lineRule="auto"/>
      </w:pPr>
      <w:r>
        <w:t>Target: Ornithological Applications</w:t>
      </w:r>
    </w:p>
    <w:p w14:paraId="2DCCF5E7" w14:textId="2BCC3F17" w:rsidR="00050526" w:rsidRDefault="00050526" w:rsidP="000D609A">
      <w:pPr>
        <w:spacing w:line="480" w:lineRule="auto"/>
      </w:pPr>
      <w:r>
        <w:rPr>
          <w:b/>
          <w:bCs/>
        </w:rPr>
        <w:t>Abstract</w:t>
      </w:r>
    </w:p>
    <w:p w14:paraId="6E5B7506" w14:textId="32BA9519" w:rsidR="00264104" w:rsidRDefault="008802D9" w:rsidP="000D609A">
      <w:pPr>
        <w:spacing w:line="480" w:lineRule="auto"/>
      </w:pPr>
      <w:r>
        <w:t>Understanding b</w:t>
      </w:r>
      <w:r w:rsidR="008E723E">
        <w:t>ird migration at low altitudes</w:t>
      </w:r>
      <w:r>
        <w:t xml:space="preserve"> is critical to evaluating risk of collision with obstacles; however, quantifying flight at low altitudes is often complicated by </w:t>
      </w:r>
      <w:r w:rsidR="0036753C">
        <w:t>difficulty measuring low altitude flight using weather radar, and the tendency of some species to fly at lower altitudes than others.</w:t>
      </w:r>
      <w:r w:rsidR="006E4601">
        <w:t xml:space="preserve"> </w:t>
      </w:r>
      <w:r w:rsidR="00B5787D">
        <w:t xml:space="preserve">Studies using transmitters and dataloggers </w:t>
      </w:r>
      <w:r w:rsidR="008F0E15">
        <w:t xml:space="preserve">can </w:t>
      </w:r>
      <w:r w:rsidR="006E4601">
        <w:t>quantify</w:t>
      </w:r>
      <w:r w:rsidR="00117A9F">
        <w:t xml:space="preserve"> use of low altitudes by nocturnal migrants</w:t>
      </w:r>
      <w:r w:rsidR="0036753C">
        <w:t>, allowing species</w:t>
      </w:r>
      <w:r w:rsidR="006E4601">
        <w:t xml:space="preserve">-level inference into potential collision risk based on use of risky altitudes. </w:t>
      </w:r>
      <w:r w:rsidR="00A5067A">
        <w:t>The American Woodcock (</w:t>
      </w:r>
      <w:proofErr w:type="spellStart"/>
      <w:r w:rsidR="00A5067A">
        <w:rPr>
          <w:i/>
          <w:iCs/>
        </w:rPr>
        <w:t>Scolopax</w:t>
      </w:r>
      <w:proofErr w:type="spellEnd"/>
      <w:r w:rsidR="00A5067A">
        <w:rPr>
          <w:i/>
          <w:iCs/>
        </w:rPr>
        <w:t xml:space="preserve"> minor</w:t>
      </w:r>
      <w:r w:rsidR="00A5067A">
        <w:t>)</w:t>
      </w:r>
      <w:r w:rsidR="002654E3">
        <w:t xml:space="preserve"> </w:t>
      </w:r>
      <w:r w:rsidR="00D37053">
        <w:t xml:space="preserve">has long been </w:t>
      </w:r>
      <w:r w:rsidR="008F0E15">
        <w:t>considered a low altitude migrant</w:t>
      </w:r>
      <w:r w:rsidR="00D37053">
        <w:t xml:space="preserve"> due to its frequent collisions with</w:t>
      </w:r>
      <w:r w:rsidR="00570F51">
        <w:t xml:space="preserve"> build</w:t>
      </w:r>
      <w:r w:rsidR="00543D87">
        <w:t xml:space="preserve">ings, and mortality during migration </w:t>
      </w:r>
      <w:r w:rsidR="008F0E15">
        <w:t>may be contributing to population</w:t>
      </w:r>
      <w:r w:rsidR="00FB2E69">
        <w:t xml:space="preserve"> decline</w:t>
      </w:r>
      <w:r w:rsidR="008F0E15">
        <w:t>s</w:t>
      </w:r>
      <w:r w:rsidR="00FB2E69">
        <w:t xml:space="preserve">. We </w:t>
      </w:r>
      <w:r w:rsidR="004523BB">
        <w:t>investigated</w:t>
      </w:r>
      <w:r w:rsidR="00FB2E69">
        <w:t xml:space="preserve"> </w:t>
      </w:r>
      <w:r w:rsidR="008F0E15">
        <w:t>migratory flight altitudes using satellite transmitters deployed on woodcock in 2020–</w:t>
      </w:r>
      <w:r w:rsidR="006C1FB2">
        <w:t>2024 and</w:t>
      </w:r>
      <w:r w:rsidR="00FB2E69">
        <w:t xml:space="preserve"> examine</w:t>
      </w:r>
      <w:r w:rsidR="008F0E15">
        <w:t>d</w:t>
      </w:r>
      <w:r w:rsidR="00FB2E69">
        <w:t xml:space="preserve"> how flight altitudes compare to the </w:t>
      </w:r>
      <w:r w:rsidR="003C0FFE">
        <w:t xml:space="preserve">heights </w:t>
      </w:r>
      <w:r w:rsidR="00FB2E69">
        <w:t>of common airspace obstacles</w:t>
      </w:r>
      <w:r w:rsidR="004523BB">
        <w:t xml:space="preserve">. </w:t>
      </w:r>
      <w:r w:rsidR="008F0E15">
        <w:t>T</w:t>
      </w:r>
      <w:r w:rsidR="00C87990">
        <w:t>ransmitters recorded nocturnal GPS locations with altitude readings at 12</w:t>
      </w:r>
      <w:r w:rsidR="002B623B">
        <w:t>00</w:t>
      </w:r>
      <w:r w:rsidR="00C87990">
        <w:t>–</w:t>
      </w:r>
      <w:r w:rsidR="002B623B">
        <w:t>0</w:t>
      </w:r>
      <w:r w:rsidR="00C87990">
        <w:t>1</w:t>
      </w:r>
      <w:r w:rsidR="002B623B">
        <w:t>00</w:t>
      </w:r>
      <w:r w:rsidR="00C87990">
        <w:t xml:space="preserve"> </w:t>
      </w:r>
      <w:r w:rsidR="002B623B">
        <w:t>hours</w:t>
      </w:r>
      <w:r w:rsidR="00C87990">
        <w:t xml:space="preserve"> Eastern Time during </w:t>
      </w:r>
      <w:r w:rsidR="00A61DC7">
        <w:t xml:space="preserve">fall and spring </w:t>
      </w:r>
      <w:r w:rsidR="00C87990">
        <w:t>migration</w:t>
      </w:r>
      <w:r w:rsidR="00A61DC7">
        <w:t xml:space="preserve">s. We </w:t>
      </w:r>
      <w:r w:rsidR="00A6264B">
        <w:t>implemented</w:t>
      </w:r>
      <w:r w:rsidR="008F0E15">
        <w:t xml:space="preserve"> a model</w:t>
      </w:r>
      <w:r w:rsidR="00A6264B">
        <w:t xml:space="preserve"> using Bayesian Markov Chain Monte Carlo to identify whether locations w</w:t>
      </w:r>
      <w:r w:rsidR="008F0E15">
        <w:t>ere</w:t>
      </w:r>
      <w:r w:rsidR="00A6264B">
        <w:t xml:space="preserve"> </w:t>
      </w:r>
      <w:r w:rsidR="00772954">
        <w:t>recorded</w:t>
      </w:r>
      <w:r w:rsidR="00B32706">
        <w:t xml:space="preserve"> on the ground or during </w:t>
      </w:r>
      <w:r w:rsidR="00A17640">
        <w:t>flight and</w:t>
      </w:r>
      <w:r w:rsidR="00B32706">
        <w:t xml:space="preserve"> describe the distribution of </w:t>
      </w:r>
      <w:r w:rsidR="008F0E15">
        <w:t>f</w:t>
      </w:r>
      <w:r w:rsidR="00B32706">
        <w:t>light altitudes</w:t>
      </w:r>
      <w:r w:rsidR="008F0E15">
        <w:t xml:space="preserve"> while correcting for potential error in altitudinal readings</w:t>
      </w:r>
      <w:r w:rsidR="00B32706">
        <w:t>. We fo</w:t>
      </w:r>
      <w:r w:rsidR="005740E1">
        <w:t xml:space="preserve">und that woodcock </w:t>
      </w:r>
      <w:proofErr w:type="gramStart"/>
      <w:r w:rsidR="002402DD">
        <w:t>fly</w:t>
      </w:r>
      <w:proofErr w:type="gramEnd"/>
      <w:r w:rsidR="002402DD">
        <w:t xml:space="preserve"> at mean altitudes of 364m (95% </w:t>
      </w:r>
      <w:r w:rsidR="00642C9F">
        <w:t>credible interval</w:t>
      </w:r>
      <w:r w:rsidR="008F0E15">
        <w:t xml:space="preserve"> of the mean value</w:t>
      </w:r>
      <w:r w:rsidR="002402DD">
        <w:t xml:space="preserve">: </w:t>
      </w:r>
      <w:r w:rsidR="00ED45F1" w:rsidRPr="00ED45F1">
        <w:t>300–432m</w:t>
      </w:r>
      <w:r w:rsidR="00993822">
        <w:t>)</w:t>
      </w:r>
      <w:r w:rsidR="00642C9F">
        <w:t>, flying higher during spring</w:t>
      </w:r>
      <w:r w:rsidR="00FB30A6">
        <w:t xml:space="preserve"> (mean: </w:t>
      </w:r>
      <w:r w:rsidR="00993822">
        <w:t>428m</w:t>
      </w:r>
      <w:r w:rsidR="00FB30A6">
        <w:t xml:space="preserve">, 95% CRI: </w:t>
      </w:r>
      <w:r w:rsidR="00D5147E" w:rsidRPr="00D5147E">
        <w:t>326–539m</w:t>
      </w:r>
      <w:r w:rsidR="00FB30A6">
        <w:t xml:space="preserve">) than fall (mean: </w:t>
      </w:r>
      <w:r w:rsidR="00C72D49">
        <w:t>312m</w:t>
      </w:r>
      <w:r w:rsidR="00FB30A6">
        <w:t xml:space="preserve">, 95% CRI: </w:t>
      </w:r>
      <w:r w:rsidR="00C72D49" w:rsidRPr="00C72D49">
        <w:t>239–398m</w:t>
      </w:r>
      <w:r w:rsidR="00FB30A6">
        <w:t>)</w:t>
      </w:r>
      <w:r w:rsidR="008F0E15">
        <w:t xml:space="preserve">. Flight altitudes were </w:t>
      </w:r>
      <w:r w:rsidR="00FB30A6">
        <w:t xml:space="preserve">similar </w:t>
      </w:r>
      <w:r w:rsidR="008F0E15">
        <w:t>for</w:t>
      </w:r>
      <w:r w:rsidR="00FB30A6">
        <w:t xml:space="preserve"> adults (mean: </w:t>
      </w:r>
      <w:r w:rsidR="004332FD" w:rsidRPr="004332FD">
        <w:t>400m</w:t>
      </w:r>
      <w:r w:rsidR="00FB30A6">
        <w:t xml:space="preserve">, 95% CRI: </w:t>
      </w:r>
      <w:r w:rsidR="004332FD" w:rsidRPr="004332FD">
        <w:t>301–516m</w:t>
      </w:r>
      <w:r w:rsidR="00FB30A6">
        <w:t>) and juveniles (mean:</w:t>
      </w:r>
      <w:r w:rsidR="00001FB2" w:rsidRPr="00001FB2">
        <w:t xml:space="preserve"> 344m</w:t>
      </w:r>
      <w:r w:rsidR="00FB30A6">
        <w:t xml:space="preserve">, 95% CRI: </w:t>
      </w:r>
      <w:r w:rsidR="00852C80" w:rsidRPr="00852C80">
        <w:t>270–430m</w:t>
      </w:r>
      <w:r w:rsidR="00FB30A6">
        <w:t>).</w:t>
      </w:r>
      <w:r w:rsidR="009E32D7">
        <w:t xml:space="preserve"> Woodcock flight altitudes were</w:t>
      </w:r>
      <w:r w:rsidR="00264104">
        <w:t xml:space="preserve"> frequently lower than could be observed using weather radar (</w:t>
      </w:r>
      <w:r w:rsidR="002F0FD5">
        <w:t>33</w:t>
      </w:r>
      <w:r w:rsidR="00264104">
        <w:t>% of observations)</w:t>
      </w:r>
      <w:r w:rsidR="006D6F7C">
        <w:t xml:space="preserve">, and 47% of observations fell within the altitude range of at least one airspace obstacle. </w:t>
      </w:r>
      <w:r w:rsidR="003D0D73">
        <w:t>Our results suggest that woodcock</w:t>
      </w:r>
      <w:r w:rsidR="00214F22">
        <w:t xml:space="preserve"> fly at altitudes lower than</w:t>
      </w:r>
      <w:r w:rsidR="00744819">
        <w:t xml:space="preserve"> reported for</w:t>
      </w:r>
      <w:r w:rsidR="00214F22">
        <w:t xml:space="preserve"> most nocturnal migrants, </w:t>
      </w:r>
      <w:r w:rsidR="00744819">
        <w:t>which</w:t>
      </w:r>
      <w:r w:rsidR="00214F22">
        <w:t xml:space="preserve"> likely contributes to their </w:t>
      </w:r>
      <w:r w:rsidR="00214F22">
        <w:lastRenderedPageBreak/>
        <w:t xml:space="preserve">vulnerability to obstacle collisions. Further study on </w:t>
      </w:r>
      <w:r w:rsidR="007F7010">
        <w:t>low altitude flights, especially among species known for disproportionate collisions with obstacles, may</w:t>
      </w:r>
      <w:r w:rsidR="007F7010" w:rsidRPr="007F7010">
        <w:t xml:space="preserve"> </w:t>
      </w:r>
      <w:r w:rsidR="007F7010">
        <w:t xml:space="preserve">allow us to better understand the circumstances that result in obstacle collisions and </w:t>
      </w:r>
      <w:r w:rsidR="00A16392">
        <w:t xml:space="preserve">can inform </w:t>
      </w:r>
      <w:r w:rsidR="007F7010">
        <w:t>mitigation strategies to reduce bird mortality.</w:t>
      </w:r>
    </w:p>
    <w:p w14:paraId="2782E5D8" w14:textId="75DDAD85" w:rsidR="00F24B66" w:rsidRDefault="007009AC" w:rsidP="000D609A">
      <w:pPr>
        <w:spacing w:line="480" w:lineRule="auto"/>
        <w:rPr>
          <w:b/>
          <w:bCs/>
        </w:rPr>
      </w:pPr>
      <w:r>
        <w:rPr>
          <w:b/>
          <w:bCs/>
        </w:rPr>
        <w:t>1 Introduction</w:t>
      </w:r>
    </w:p>
    <w:p w14:paraId="00E2EC70" w14:textId="05995EA9" w:rsidR="000C59CB" w:rsidRDefault="00C0239F" w:rsidP="00E30983">
      <w:pPr>
        <w:spacing w:line="480" w:lineRule="auto"/>
      </w:pPr>
      <w:r>
        <w:t>Avian migratory flights can be studied using a wide range of techniques</w:t>
      </w:r>
      <w:r w:rsidR="00EA3117">
        <w:t xml:space="preserve">, including </w:t>
      </w:r>
      <w:r>
        <w:t xml:space="preserve">GPS </w:t>
      </w:r>
      <w:r w:rsidR="00930B90">
        <w:t xml:space="preserve">and satellite </w:t>
      </w:r>
      <w:r w:rsidR="00FC2FCA">
        <w:t>telemetry</w:t>
      </w:r>
      <w:r w:rsidR="00D573FD">
        <w:t xml:space="preserve">, </w:t>
      </w:r>
      <w:r>
        <w:t>altimeters</w:t>
      </w:r>
      <w:r w:rsidR="00A41905">
        <w:t>, imaging</w:t>
      </w:r>
      <w:r w:rsidR="00930B90">
        <w:t>, and radar</w:t>
      </w:r>
      <w:r w:rsidR="00D8651B">
        <w:t xml:space="preserve"> </w:t>
      </w:r>
      <w:r w:rsidR="00D8651B">
        <w:fldChar w:fldCharType="begin"/>
      </w:r>
      <w:r w:rsidR="00EB2B74">
        <w:instrText xml:space="preserve"> ADDIN ZOTERO_ITEM CSL_CITATION {"citationID":"KuCmsUH1","properties":{"formattedCitation":"(Thaxter et al. 2016)","plainCitation":"(Thaxter et al. 2016)","noteIndex":0},"citationItems":[{"id":834,"uris":["http://zotero.org/users/10854879/items/VYE8PKMP"],"itemData":{"id":834,"type":"book","publisher":"British Trust for Ornithology","source":"Google Scholar","title":"How High Do Birds Fly?: A Review of Current Datasets and an Appraisal of Current Methodologies for Collecting Flight Height Data; Lterature Review","title-short":"How High Do Birds Fly?","URL":"https://www.bto.org/sites/default/files/publications/rr666.pdf","author":[{"family":"Thaxter","given":"Chris B."},{"family":"Ross-Smith","given":"Viola H."},{"family":"Cook","given":"ASCP"}],"accessed":{"date-parts":[["2024",3,31]]},"issued":{"date-parts":[["2016"]]}}}],"schema":"https://github.com/citation-style-language/schema/raw/master/csl-citation.json"} </w:instrText>
      </w:r>
      <w:r w:rsidR="00D8651B">
        <w:fldChar w:fldCharType="separate"/>
      </w:r>
      <w:r w:rsidR="00D8651B" w:rsidRPr="00D8651B">
        <w:rPr>
          <w:rFonts w:ascii="Aptos" w:hAnsi="Aptos"/>
        </w:rPr>
        <w:t>(Thaxter et al. 2016)</w:t>
      </w:r>
      <w:r w:rsidR="00D8651B">
        <w:fldChar w:fldCharType="end"/>
      </w:r>
      <w:r w:rsidR="00930B90">
        <w:t xml:space="preserve">. </w:t>
      </w:r>
      <w:r w:rsidR="00B949A5" w:rsidRPr="00E30983">
        <w:t xml:space="preserve">These </w:t>
      </w:r>
      <w:r w:rsidR="00B949A5">
        <w:t>tools can be used to</w:t>
      </w:r>
      <w:r w:rsidR="00B949A5" w:rsidRPr="00E30983">
        <w:t xml:space="preserve"> describe the altitudinal distributions of nocturnal avian migrants and</w:t>
      </w:r>
      <w:r w:rsidR="00B949A5">
        <w:t xml:space="preserve"> </w:t>
      </w:r>
      <w:r w:rsidR="00B949A5" w:rsidRPr="00E30983">
        <w:t>examine how those altitudes shift in response to wind, weather, and artificial light</w:t>
      </w:r>
      <w:r w:rsidR="00B949A5">
        <w:t xml:space="preserve"> </w:t>
      </w:r>
      <w:r w:rsidR="00B949A5" w:rsidRPr="00E30983">
        <w:t xml:space="preserve">during migration </w:t>
      </w:r>
      <w:r w:rsidR="00AC54AE">
        <w:fldChar w:fldCharType="begin"/>
      </w:r>
      <w:r w:rsidR="00EB2B74">
        <w:instrText xml:space="preserve"> ADDIN ZOTERO_ITEM CSL_CITATION {"citationID":"0zvxIGvm","properties":{"formattedCitation":"(Bauer et al. 2019)","plainCitation":"(Bauer et al. 2019)","noteIndex":0},"citationItems":[{"id":603,"uris":["http://zotero.org/users/10854879/items/DMPSTSPJ"],"itemData":{"id":603,"type":"article-journal","abstract":"Many migratory species have experienced substantial declines that resulted from rapid and massive expansions of human structures and activities, habitat alterations and climate change. Migrants are also recognized as an integral component of biodiversity and provide a multitude of services and disservices that are relevant to human agriculture, economy and health. The plethora of recently published studies reflects the need for better fundamental knowledge on migrations and for better management of their ecological and human-relevant effects. Yet, where are we in providing answers to fundamental questions and societal challenges? Engaging a broad network of researchers worldwide, we used a horizon-scan approach to identify the most important challenges which need to be overcome in order to gain a fuller understanding of migration ecology, and which could be addressed using radar aeroecological and macroecological approaches. The top challenges include both long-standing and novel topics, ranging from fundamental information on migration routes and phenology, orientation and navigation strategies, and the multitude of effects migrants may have on resident communities, to societal challenges, such as protecting or preventing migrant services and disservices, and the conservation of migrants in the face of environmental changes. We outline these challenges, identify the urgency of addressing them and the primary stakeholders – researchers, policy makers and practitioners, or funders of research.","container-title":"Ecography","DOI":"10.1111/ecog.04083","ISSN":"1600-0587","issue":"5","language":"en","note":"_eprint: https://nsojournals.onlinelibrary.wiley.com/doi/pdf/10.1111/ecog.04083","page":"861-875","source":"Wiley Online Library","title":"The grand challenges of migration ecology that radar aeroecology can help answer","volume":"42","author":[{"family":"Bauer","given":"Silke"},{"family":"Shamoun-Baranes","given":"Judy"},{"family":"Nilsson","given":"Cecilia"},{"family":"Farnsworth","given":"Andrew"},{"family":"Kelly","given":"Jeffrey F."},{"family":"Reynolds","given":"Don R."},{"family":"Dokter","given":"Adriaan M."},{"family":"Krauel","given":"Jennifer F."},{"family":"Petterson","given":"Lars B."},{"family":"Horton","given":"Kyle G."},{"family":"Chapman","given":"Jason W."}],"issued":{"date-parts":[["2019"]]}}}],"schema":"https://github.com/citation-style-language/schema/raw/master/csl-citation.json"} </w:instrText>
      </w:r>
      <w:r w:rsidR="00AC54AE">
        <w:fldChar w:fldCharType="separate"/>
      </w:r>
      <w:r w:rsidR="00AC54AE" w:rsidRPr="00AC54AE">
        <w:rPr>
          <w:rFonts w:ascii="Aptos" w:hAnsi="Aptos"/>
        </w:rPr>
        <w:t>(Bauer et al. 2019)</w:t>
      </w:r>
      <w:r w:rsidR="00AC54AE">
        <w:fldChar w:fldCharType="end"/>
      </w:r>
      <w:r w:rsidR="00B949A5" w:rsidRPr="00E30983">
        <w:t>.</w:t>
      </w:r>
      <w:r w:rsidR="007835E0">
        <w:t xml:space="preserve"> </w:t>
      </w:r>
      <w:r w:rsidR="007E7770">
        <w:t xml:space="preserve">Research has focused on </w:t>
      </w:r>
      <w:r w:rsidR="00331CF4">
        <w:t xml:space="preserve">how these factors influence the risk of bird collision with obstacles </w:t>
      </w:r>
      <w:r w:rsidR="00D860E1">
        <w:fldChar w:fldCharType="begin"/>
      </w:r>
      <w:r w:rsidR="00D860E1">
        <w:instrText xml:space="preserve"> ADDIN ZOTERO_ITEM CSL_CITATION {"citationID":"2Mv7wjxb","properties":{"formattedCitation":"(Lao et al. 2020)","plainCitation":"(Lao et al. 2020)","noteIndex":0},"citationItems":[{"id":847,"uris":["http://zotero.org/users/10854879/items/ZETCH5PY"],"itemData":{"id":847,"type":"article-journal","container-title":"Biological Conservation","note":"publisher: Elsevier","page":"108358","source":"Google Scholar","title":"The influence of artificial light at night and polarized light on bird-building collisions","volume":"241","author":[{"family":"Lao","given":"Sirena"},{"family":"Robertson","given":"Bruce A."},{"family":"Anderson","given":"Abigail W."},{"family":"Blair","given":"Robert B."},{"family":"Eckles","given":"Joanna W."},{"family":"Turner","given":"Reed J."},{"family":"Loss","given":"Scott R."}],"issued":{"date-parts":[["2020"]]}}}],"schema":"https://github.com/citation-style-language/schema/raw/master/csl-citation.json"} </w:instrText>
      </w:r>
      <w:r w:rsidR="00D860E1">
        <w:fldChar w:fldCharType="separate"/>
      </w:r>
      <w:r w:rsidR="00D860E1" w:rsidRPr="00D860E1">
        <w:rPr>
          <w:rFonts w:ascii="Aptos" w:hAnsi="Aptos"/>
        </w:rPr>
        <w:t>(Lao et al. 2020)</w:t>
      </w:r>
      <w:r w:rsidR="00D860E1">
        <w:fldChar w:fldCharType="end"/>
      </w:r>
      <w:r w:rsidR="007E7770">
        <w:t xml:space="preserve">, although there are still knowledge gaps </w:t>
      </w:r>
      <w:r w:rsidR="00FD4117">
        <w:t>regarding</w:t>
      </w:r>
      <w:r w:rsidR="000C59CB">
        <w:t xml:space="preserve"> low altitude flights which put birds within range of airspace obstacles (&lt;200m above ground level, hereafter AGL).</w:t>
      </w:r>
      <w:r w:rsidR="00B33A01" w:rsidRPr="00B33A01">
        <w:t xml:space="preserve"> </w:t>
      </w:r>
      <w:r w:rsidR="00B33A01">
        <w:t>Obstacles present at these altitudes include</w:t>
      </w:r>
      <w:r w:rsidR="00B33A01" w:rsidRPr="00E30983">
        <w:t xml:space="preserve"> buildings (</w:t>
      </w:r>
      <w:r w:rsidR="00B33A01" w:rsidRPr="002D73FC">
        <w:t>365</w:t>
      </w:r>
      <w:r w:rsidR="00B33A01">
        <w:t>–</w:t>
      </w:r>
      <w:r w:rsidR="00B33A01" w:rsidRPr="002D73FC">
        <w:t>988</w:t>
      </w:r>
      <w:r w:rsidR="00B33A01" w:rsidRPr="00E30983">
        <w:t xml:space="preserve"> million bird collisions per year,</w:t>
      </w:r>
      <w:r w:rsidR="00B33A01">
        <w:t xml:space="preserve"> </w:t>
      </w:r>
      <w:r w:rsidR="000D401F">
        <w:fldChar w:fldCharType="begin"/>
      </w:r>
      <w:r w:rsidR="00EB2B74">
        <w:instrText xml:space="preserve"> ADDIN ZOTERO_ITEM CSL_CITATION {"citationID":"zwNmIyPD","properties":{"formattedCitation":"(Loss et al. 2014)","plainCitation":"(Loss et al. 2014)","dontUpdate":true,"noteIndex":0},"citationItems":[{"id":746,"uris":["http://zotero.org/users/10854879/items/WMT4L5HP"],"itemData":{"id":746,"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0D401F">
        <w:fldChar w:fldCharType="separate"/>
      </w:r>
      <w:r w:rsidR="000D401F" w:rsidRPr="000D401F">
        <w:rPr>
          <w:rFonts w:ascii="Aptos" w:hAnsi="Aptos"/>
        </w:rPr>
        <w:t>Loss et al. 2014)</w:t>
      </w:r>
      <w:r w:rsidR="000D401F">
        <w:fldChar w:fldCharType="end"/>
      </w:r>
      <w:r w:rsidR="00B33A01" w:rsidRPr="00E30983">
        <w:t>, wind turbines (</w:t>
      </w:r>
      <w:r w:rsidR="00B33A01">
        <w:t xml:space="preserve">234 thousand </w:t>
      </w:r>
      <w:r w:rsidR="00B33A01" w:rsidRPr="00E30983">
        <w:t xml:space="preserve">bird collisions per year, </w:t>
      </w:r>
      <w:r w:rsidR="000D401F">
        <w:fldChar w:fldCharType="begin"/>
      </w:r>
      <w:r w:rsidR="00EB2B74">
        <w:instrText xml:space="preserve"> ADDIN ZOTERO_ITEM CSL_CITATION {"citationID":"xOzb7J8v","properties":{"formattedCitation":"(Loss et al. 2013)","plainCitation":"(Loss et al. 2013)","dontUpdate":true,"noteIndex":0},"citationItems":[{"id":739,"uris":["http://zotero.org/users/10854879/items/IU6NARCD"],"itemData":{"id":739,"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0D401F">
        <w:fldChar w:fldCharType="separate"/>
      </w:r>
      <w:r w:rsidR="000D401F" w:rsidRPr="000D401F">
        <w:rPr>
          <w:rFonts w:ascii="Aptos" w:hAnsi="Aptos"/>
        </w:rPr>
        <w:t>Loss et al. 2013)</w:t>
      </w:r>
      <w:r w:rsidR="000D401F">
        <w:fldChar w:fldCharType="end"/>
      </w:r>
      <w:r w:rsidR="00B33A01" w:rsidRPr="00E30983">
        <w:t>, and communication towers (</w:t>
      </w:r>
      <w:r w:rsidR="00B33A01">
        <w:t>4–5</w:t>
      </w:r>
      <w:r w:rsidR="00B33A01" w:rsidRPr="00E30983">
        <w:t xml:space="preserve"> million bird collisions per year, </w:t>
      </w:r>
      <w:r w:rsidR="0071292F">
        <w:fldChar w:fldCharType="begin"/>
      </w:r>
      <w:r w:rsidR="00EB2B74">
        <w:instrText xml:space="preserve"> ADDIN ZOTERO_ITEM CSL_CITATION {"citationID":"cjMSZLzX","properties":{"formattedCitation":"(Gehring et al. 2011)","plainCitation":"(Gehring et al. 2011)","dontUpdate":true,"noteIndex":0},"citationItems":[{"id":744,"uris":["http://zotero.org/users/10854879/items/ET2ZCRSA"],"itemData":{"id":744,"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EB2B74">
        <w:rPr>
          <w:rFonts w:ascii="Arial" w:hAnsi="Arial" w:cs="Arial"/>
        </w:rPr>
        <w:instrText> </w:instrText>
      </w:r>
      <w:r w:rsidR="00EB2B74">
        <w:instrText>m above ground level (AGL, medium) and 3 were &gt;305</w:instrText>
      </w:r>
      <w:r w:rsidR="00EB2B74">
        <w:rPr>
          <w:rFonts w:ascii="Arial" w:hAnsi="Arial" w:cs="Arial"/>
        </w:rPr>
        <w:instrText> </w:instrText>
      </w:r>
      <w:r w:rsidR="00EB2B74">
        <w:instrText>m AGL (tall). During the five 20</w:instrText>
      </w:r>
      <w:r w:rsidR="00EB2B74">
        <w:rPr>
          <w:rFonts w:ascii="Cambria Math" w:hAnsi="Cambria Math" w:cs="Cambria Math"/>
        </w:rPr>
        <w:instrText>‐</w:instrText>
      </w:r>
      <w:r w:rsidR="00EB2B74">
        <w:instrText>day sample periods we found a mean of 8.2 bird carcasses per guyed medium tower and a mean of 0.5 bird carcasses under unguyed medium towers. During four 20</w:instrText>
      </w:r>
      <w:r w:rsidR="00EB2B74">
        <w:rPr>
          <w:rFonts w:ascii="Cambria Math" w:hAnsi="Cambria Math" w:cs="Cambria Math"/>
        </w:rPr>
        <w:instrText>‐</w:instrText>
      </w:r>
      <w:r w:rsidR="00EB2B74">
        <w:instrText>day sample periods we detected a mean of 34.7 birds per guyed tall tower. Using both parametric and nonparametric tests (Mann</w:instrText>
      </w:r>
      <w:r w:rsidR="00EB2B74">
        <w:rPr>
          <w:rFonts w:ascii="Aptos" w:hAnsi="Aptos" w:cs="Aptos"/>
        </w:rPr>
        <w:instrText>–</w:instrText>
      </w:r>
      <w:r w:rsidR="00EB2B74">
        <w:instrText xml:space="preserve">Whitney\n              U\n              </w:instrText>
      </w:r>
      <w:r w:rsidR="00EB2B74">
        <w:rPr>
          <w:rFonts w:ascii="Cambria Math" w:hAnsi="Cambria Math" w:cs="Cambria Math"/>
        </w:rPr>
        <w:instrText>‐</w:instrText>
      </w:r>
      <w:r w:rsidR="00EB2B74">
        <w:instrText>test, Kruskal</w:instrText>
      </w:r>
      <w:r w:rsidR="00EB2B74">
        <w:rPr>
          <w:rFonts w:ascii="Aptos" w:hAnsi="Aptos" w:cs="Aptos"/>
        </w:rPr>
        <w:instrText>–</w:instrText>
      </w:r>
      <w:r w:rsidR="00EB2B74">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71292F">
        <w:fldChar w:fldCharType="separate"/>
      </w:r>
      <w:r w:rsidR="0071292F" w:rsidRPr="0071292F">
        <w:rPr>
          <w:rFonts w:ascii="Aptos" w:hAnsi="Aptos"/>
        </w:rPr>
        <w:t>Gehring et al. 2011)</w:t>
      </w:r>
      <w:r w:rsidR="0071292F">
        <w:fldChar w:fldCharType="end"/>
      </w:r>
      <w:r w:rsidR="00B33A01" w:rsidRPr="00E30983">
        <w:t>.</w:t>
      </w:r>
      <w:r w:rsidR="000C59CB">
        <w:t xml:space="preserve"> </w:t>
      </w:r>
      <w:r w:rsidR="00A05ACE">
        <w:t xml:space="preserve">Flights at obstacle height </w:t>
      </w:r>
      <w:r w:rsidR="00D73C42">
        <w:t>can be difficult to stud</w:t>
      </w:r>
      <w:r w:rsidR="00124113">
        <w:t>y</w:t>
      </w:r>
      <w:r w:rsidR="000D60B0">
        <w:t xml:space="preserve"> due to </w:t>
      </w:r>
      <w:r w:rsidR="00973413">
        <w:t>blind spots</w:t>
      </w:r>
      <w:r w:rsidR="00D73C42">
        <w:t xml:space="preserve"> in weather radar</w:t>
      </w:r>
      <w:r w:rsidR="00973413">
        <w:t xml:space="preserve"> </w:t>
      </w:r>
      <w:r w:rsidR="005B17AF">
        <w:t>at low altitudes</w:t>
      </w:r>
      <w:r w:rsidR="00FB7073">
        <w:t xml:space="preserve"> </w:t>
      </w:r>
      <w:r w:rsidR="00FB7073">
        <w:fldChar w:fldCharType="begin"/>
      </w:r>
      <w:r w:rsidR="00FB7073">
        <w:instrText xml:space="preserve"> ADDIN ZOTERO_ITEM CSL_CITATION {"citationID":"3qrcEYRc","properties":{"formattedCitation":"(Rogers et al. 2020)","plainCitation":"(Rogers et al. 2020)","noteIndex":0},"citationItems":[{"id":793,"uris":["http://zotero.org/users/10854879/items/RSCEJSCJ"],"itemData":{"id":793,"type":"article-journal","abstract":"Operational weather surveillance radars (WSRs) are permanent radars that constantly detect precipitation at regular intervals (approx. every 4–10 min) for the purpose of weather reporting and are often part of a larger network of radars. Ecological studies using WSR to detect flying animals within the airspace have been on the rise since the early 2000s. However, the vast majority of published ecological studies (&gt;300) have occurred in the Northern Hemisphere with only two published studies occurring in the Southern Hemisphere, both on insects. The lag in uptake of the technique in the Southern hemisphere is likely due to limited WSR coverage and the challenges of data acquisition and interpretation. However, we argue that WSRs are numerous enough in the Southern Hemisphere to offer equal opportunity to understand the movement of flying animals there. Here, we explore why that might be and present a road map so that ecological researchers in the Southern Hemisphere may take advantage of this valuable data resource.","container-title":"Austral Ecology","DOI":"10.1111/aec.12823","ISSN":"1442-9993","issue":"1","language":"en","license":"© 2019 Ecological Society of Australia","note":"_eprint: https://onlinelibrary.wiley.com/doi/pdf/10.1111/aec.12823","page":"127-136","source":"Wiley Online Library","title":"Opportunities and challenges in using weather radar for detecting and monitoring flying animals in the Southern Hemisphere","volume":"45","author":[{"family":"Rogers","given":"Rebecca M."},{"family":"Buler","given":"Jeffrey J."},{"family":"Wainwright","given":"Charlotte E."},{"family":"Campbell","given":"Hamish A."}],"issued":{"date-parts":[["2020"]]}}}],"schema":"https://github.com/citation-style-language/schema/raw/master/csl-citation.json"} </w:instrText>
      </w:r>
      <w:r w:rsidR="00FB7073">
        <w:fldChar w:fldCharType="separate"/>
      </w:r>
      <w:r w:rsidR="00FB7073" w:rsidRPr="00FB7073">
        <w:rPr>
          <w:rFonts w:ascii="Aptos" w:hAnsi="Aptos"/>
        </w:rPr>
        <w:t>(Rogers et al. 2020)</w:t>
      </w:r>
      <w:r w:rsidR="00FB7073">
        <w:fldChar w:fldCharType="end"/>
      </w:r>
      <w:r w:rsidR="00973413">
        <w:t xml:space="preserve">, although some radar studies have had success in quantifying their prevalence. </w:t>
      </w:r>
      <w:r w:rsidR="0097344C">
        <w:fldChar w:fldCharType="begin"/>
      </w:r>
      <w:r w:rsidR="00EB2B74">
        <w:instrText xml:space="preserve"> ADDIN ZOTERO_ITEM CSL_CITATION {"citationID":"n0B5jqcc","properties":{"formattedCitation":"(Cohen et al. 2022)","plainCitation":"(Cohen et al. 2022)","dontUpdate":true,"noteIndex":0},"citationItems":[{"id":171,"uris":["http://zotero.org/users/10854879/items/7A8JJ3ZS"],"itemData":{"id":171,"type":"article-journal","container-title":"Conservation Letters","issue":"4","note":"publisher: Wiley Online Library","page":"e12887","source":"Google Scholar","title":"Using weather radar to help minimize wind energy impacts on nocturnally migrating birds","volume":"15","author":[{"family":"Cohen","given":"Emily B."},{"family":"Buler","given":"Jeffrey J."},{"family":"Horton","given":"Kyle G."},{"family":"Loss","given":"Scott R."},{"family":"Cabrera-Cruz","given":"Sergio A."},{"family":"Smolinsky","given":"Jaclyn A."},{"family":"Marra","given":"Peter P."}],"issued":{"date-parts":[["2022"]]}}}],"schema":"https://github.com/citation-style-language/schema/raw/master/csl-citation.json"} </w:instrText>
      </w:r>
      <w:r w:rsidR="0097344C">
        <w:fldChar w:fldCharType="separate"/>
      </w:r>
      <w:r w:rsidR="0097344C" w:rsidRPr="0097344C">
        <w:rPr>
          <w:rFonts w:ascii="Aptos" w:hAnsi="Aptos"/>
        </w:rPr>
        <w:t xml:space="preserve">Cohen et al. </w:t>
      </w:r>
      <w:r w:rsidR="008E37F7">
        <w:rPr>
          <w:rFonts w:ascii="Aptos" w:hAnsi="Aptos"/>
        </w:rPr>
        <w:t>(</w:t>
      </w:r>
      <w:r w:rsidR="0097344C" w:rsidRPr="0097344C">
        <w:rPr>
          <w:rFonts w:ascii="Aptos" w:hAnsi="Aptos"/>
        </w:rPr>
        <w:t>2022)</w:t>
      </w:r>
      <w:r w:rsidR="0097344C">
        <w:fldChar w:fldCharType="end"/>
      </w:r>
      <w:r w:rsidR="004A5453">
        <w:t xml:space="preserve"> estimated that </w:t>
      </w:r>
      <w:r w:rsidR="002315DB">
        <w:t>35</w:t>
      </w:r>
      <w:r w:rsidR="004A5453">
        <w:t>% of birds</w:t>
      </w:r>
      <w:r w:rsidR="00C13337">
        <w:t xml:space="preserve"> migrating</w:t>
      </w:r>
      <w:r w:rsidR="004A5453">
        <w:t xml:space="preserve"> </w:t>
      </w:r>
      <w:r w:rsidR="00C13337">
        <w:t xml:space="preserve">along the Great Lakes shorelines </w:t>
      </w:r>
      <w:r w:rsidR="004A5453">
        <w:t xml:space="preserve">passed through </w:t>
      </w:r>
      <w:r w:rsidR="00E87AB4">
        <w:t xml:space="preserve">the rotor sweep of a wind turbine at some point during their migratory flight, and </w:t>
      </w:r>
      <w:r w:rsidR="00996018">
        <w:fldChar w:fldCharType="begin"/>
      </w:r>
      <w:r w:rsidR="00582670">
        <w:instrText xml:space="preserve"> ADDIN ZOTERO_ITEM CSL_CITATION {"citationID":"fJNCvKB4","properties":{"formattedCitation":"(White et al. 2020)","plainCitation":"(White et al. 2020)","dontUpdate":true,"noteIndex":0},"citationItems":[{"id":849,"uris":["http://zotero.org/users/10854879/items/5VVVHZ84"],"itemData":{"id":849,"type":"report","publisher":"U.S. Fish and Wildlife Service","title":"Great Lakes Avian Radar Technical Report Lake Erie Lakeshore: Macomb and Wayne County, MI, Fall 2018","author":[{"family":"White","given":"J. D."},{"family":"Heist","given":"K. W."},{"family":"Wells","given":"M. T."}],"issued":{"date-parts":[["2020"]]}}}],"schema":"https://github.com/citation-style-language/schema/raw/master/csl-citation.json"} </w:instrText>
      </w:r>
      <w:r w:rsidR="00996018">
        <w:fldChar w:fldCharType="separate"/>
      </w:r>
      <w:r w:rsidR="00996018" w:rsidRPr="00996018">
        <w:rPr>
          <w:rFonts w:ascii="Aptos" w:hAnsi="Aptos"/>
        </w:rPr>
        <w:t xml:space="preserve">White et al. </w:t>
      </w:r>
      <w:r w:rsidR="004A148A">
        <w:rPr>
          <w:rFonts w:ascii="Aptos" w:hAnsi="Aptos"/>
        </w:rPr>
        <w:t>(</w:t>
      </w:r>
      <w:r w:rsidR="00996018" w:rsidRPr="00996018">
        <w:rPr>
          <w:rFonts w:ascii="Aptos" w:hAnsi="Aptos"/>
        </w:rPr>
        <w:t>2020)</w:t>
      </w:r>
      <w:r w:rsidR="00996018">
        <w:fldChar w:fldCharType="end"/>
      </w:r>
      <w:r w:rsidR="00E87AB4">
        <w:t xml:space="preserve"> found </w:t>
      </w:r>
      <w:r w:rsidR="00385ECD">
        <w:t xml:space="preserve">that migrating bird </w:t>
      </w:r>
      <w:r w:rsidR="00DB3036">
        <w:t>densities</w:t>
      </w:r>
      <w:r w:rsidR="00385ECD">
        <w:t xml:space="preserve"> remained highest below</w:t>
      </w:r>
      <w:r w:rsidR="0005335B">
        <w:t xml:space="preserve"> 400</w:t>
      </w:r>
      <w:r w:rsidR="00CB28DF">
        <w:t xml:space="preserve">m, even </w:t>
      </w:r>
      <w:r w:rsidR="004A148A">
        <w:t>during peak migratory periods</w:t>
      </w:r>
      <w:r w:rsidR="00DB3036">
        <w:t>.</w:t>
      </w:r>
      <w:r w:rsidR="001B5E9D">
        <w:t xml:space="preserve"> Despite the utility of these studies, </w:t>
      </w:r>
      <w:r w:rsidR="00332D6E">
        <w:t xml:space="preserve">radar is generally limited to making inferences about overall patterns in bird </w:t>
      </w:r>
      <w:r w:rsidR="000A0D14">
        <w:t>migration and</w:t>
      </w:r>
      <w:r w:rsidR="00124113">
        <w:t xml:space="preserve"> cannot </w:t>
      </w:r>
      <w:r w:rsidR="00C50E3B">
        <w:t xml:space="preserve">provide insights into susceptibility to </w:t>
      </w:r>
      <w:r w:rsidR="007547C9">
        <w:t>obstacle</w:t>
      </w:r>
      <w:r w:rsidR="00C50E3B">
        <w:t xml:space="preserve"> collisions at a species level. </w:t>
      </w:r>
      <w:r w:rsidR="000A0D14">
        <w:t xml:space="preserve">Species level insight is particularly important as not all birds are equally susceptible to </w:t>
      </w:r>
      <w:r w:rsidR="007547C9">
        <w:t>obstacle</w:t>
      </w:r>
      <w:r w:rsidR="000A0D14">
        <w:t xml:space="preserve"> collisions; </w:t>
      </w:r>
      <w:r w:rsidR="000F0B44">
        <w:fldChar w:fldCharType="begin"/>
      </w:r>
      <w:r w:rsidR="00EB2B74">
        <w:instrText xml:space="preserve"> ADDIN ZOTERO_ITEM CSL_CITATION {"citationID":"4Pm70D5t","properties":{"formattedCitation":"(Nichols et al. 2018)","plainCitation":"(Nichols et al. 2018)","dontUpdate":true,"noteIndex":0},"citationItems":[{"id":790,"uris":["http://zotero.org/users/10854879/items/JGTZAF52"],"itemData":{"id":790,"type":"article-journal","abstract":"Bird collisions with buildings are the second largest anthropogenic source of direct mortality for birds (365–988 million birds killed annually in the United States). Recent research suggests that this mortality occurs disproportionately across species. However, previous work had relied on regional and annual measures of relative species abundance. Our research identifies which species experience higher or lower collision rates than expected from local abundances using two sets of citizen science data: Minnesota Project BirdSafe and the Mississippi River Twin Cities Important Bird Area Landbird Monitoring Program. Our analysis used a measure of relative species abundance that spatially overlaps the area monitored for building collisions and was measured weekly, allowing for a temporally and spatially more specific analysis than most previous analyses. Abundance and collision data were used to model phylogenetic and behavioral traits associated with increased collision risk. Behavioral traits included diurnal/nocturnal migration timing, length of migration, and foraging strategies. Our analysis shows that birds that predominately migrate during the day have a decreased risk of building collisions despite peak collision numbers occurring during early morning; this result suggests that more nuanced behavioral or physiological differences between diurnal and nocturnal migrants could contribute to bird-building collision risk. Additionally, for many species, local abundance is the predominant determining factor for collision risk. However, for ~20% of species studied, the family, genus, and/or species of a bird may affect the collision risk.","container-title":"PLOS ONE","DOI":"10.1371/journal.pone.0201558","ISSN":"1932-6203","issue":"8","journalAbbreviation":"PLOS ONE","language":"en","note":"publisher: Public Library of Science","page":"e0201558","source":"PLoS Journals","title":"Bird-building collision risk: An assessment of the collision risk of birds with buildings by phylogeny and behavior using two citizen-science datasets","title-short":"Bird-building collision risk","volume":"13","author":[{"family":"Nichols","given":"K. Samantha"},{"family":"Homayoun","given":"Tania"},{"family":"Eckles","given":"Joanna"},{"family":"Blair","given":"Robert B."}],"issued":{"date-parts":[["2018",8,9]]}}}],"schema":"https://github.com/citation-style-language/schema/raw/master/csl-citation.json"} </w:instrText>
      </w:r>
      <w:r w:rsidR="000F0B44">
        <w:fldChar w:fldCharType="separate"/>
      </w:r>
      <w:r w:rsidR="000F0B44" w:rsidRPr="000F0B44">
        <w:rPr>
          <w:rFonts w:ascii="Aptos" w:hAnsi="Aptos"/>
        </w:rPr>
        <w:t xml:space="preserve">Nichols et al. </w:t>
      </w:r>
      <w:r w:rsidR="00A61951">
        <w:rPr>
          <w:rFonts w:ascii="Aptos" w:hAnsi="Aptos"/>
        </w:rPr>
        <w:t>(</w:t>
      </w:r>
      <w:r w:rsidR="000F0B44" w:rsidRPr="000F0B44">
        <w:rPr>
          <w:rFonts w:ascii="Aptos" w:hAnsi="Aptos"/>
        </w:rPr>
        <w:t>2018)</w:t>
      </w:r>
      <w:r w:rsidR="000F0B44">
        <w:fldChar w:fldCharType="end"/>
      </w:r>
      <w:r w:rsidR="00324DAE">
        <w:t xml:space="preserve"> has identified </w:t>
      </w:r>
      <w:r w:rsidR="005C5785">
        <w:t>13 species and 7 genera as</w:t>
      </w:r>
      <w:r w:rsidR="00324DAE">
        <w:t xml:space="preserve"> “</w:t>
      </w:r>
      <w:r w:rsidR="007547C9">
        <w:t>supercolliders</w:t>
      </w:r>
      <w:r w:rsidR="00324DAE">
        <w:t>”</w:t>
      </w:r>
      <w:r w:rsidR="007547C9">
        <w:t xml:space="preserve">, or </w:t>
      </w:r>
      <w:r w:rsidR="00026BC8">
        <w:t>birds</w:t>
      </w:r>
      <w:r w:rsidR="007547C9">
        <w:t xml:space="preserve"> which are far more prone to obstacle collisions </w:t>
      </w:r>
      <w:r w:rsidR="0068110C">
        <w:t>than their raw abundance would suggest.</w:t>
      </w:r>
      <w:r w:rsidR="00E1111A">
        <w:t xml:space="preserve"> </w:t>
      </w:r>
      <w:r w:rsidR="004772A2">
        <w:t xml:space="preserve">Gathering species-level data regarding use of </w:t>
      </w:r>
      <w:r w:rsidR="009C3182">
        <w:t>low</w:t>
      </w:r>
      <w:r w:rsidR="004772A2">
        <w:t xml:space="preserve"> altitudes, at which building collisions occur, is therefore important </w:t>
      </w:r>
      <w:r w:rsidR="009C3182">
        <w:t xml:space="preserve">for understanding </w:t>
      </w:r>
      <w:r w:rsidR="0009108C">
        <w:t>and mitigating these collisions</w:t>
      </w:r>
      <w:r w:rsidR="008E5DE9">
        <w:t>.</w:t>
      </w:r>
    </w:p>
    <w:p w14:paraId="6129D3AA" w14:textId="6655FFA8" w:rsidR="00603793" w:rsidRDefault="0068110C" w:rsidP="00E30983">
      <w:pPr>
        <w:spacing w:line="480" w:lineRule="auto"/>
      </w:pPr>
      <w:r>
        <w:lastRenderedPageBreak/>
        <w:tab/>
        <w:t>Gaining species</w:t>
      </w:r>
      <w:r w:rsidR="00030B9A">
        <w:t>-</w:t>
      </w:r>
      <w:r>
        <w:t xml:space="preserve">level insight into bird flight altitudes requires the use of </w:t>
      </w:r>
      <w:r w:rsidR="00C95C6B">
        <w:t xml:space="preserve">bird-borne telemetry equipment, </w:t>
      </w:r>
      <w:r w:rsidR="00163C11">
        <w:t xml:space="preserve">usually either altimeters or satellite GPS </w:t>
      </w:r>
      <w:r w:rsidR="00CA0312">
        <w:t xml:space="preserve">transmitters </w:t>
      </w:r>
      <w:r w:rsidR="0071292F">
        <w:fldChar w:fldCharType="begin"/>
      </w:r>
      <w:r w:rsidR="00EB2B74">
        <w:instrText xml:space="preserve"> ADDIN ZOTERO_ITEM CSL_CITATION {"citationID":"lfLFRQRP","properties":{"formattedCitation":"(Thaxter et al. 2016)","plainCitation":"(Thaxter et al. 2016)","noteIndex":0},"citationItems":[{"id":834,"uris":["http://zotero.org/users/10854879/items/VYE8PKMP"],"itemData":{"id":834,"type":"book","publisher":"British Trust for Ornithology","source":"Google Scholar","title":"How High Do Birds Fly?: A Review of Current Datasets and an Appraisal of Current Methodologies for Collecting Flight Height Data; Lterature Review","title-short":"How High Do Birds Fly?","URL":"https://www.bto.org/sites/default/files/publications/rr666.pdf","author":[{"family":"Thaxter","given":"Chris B."},{"family":"Ross-Smith","given":"Viola H."},{"family":"Cook","given":"ASCP"}],"accessed":{"date-parts":[["2024",3,31]]},"issued":{"date-parts":[["2016"]]}}}],"schema":"https://github.com/citation-style-language/schema/raw/master/csl-citation.json"} </w:instrText>
      </w:r>
      <w:r w:rsidR="0071292F">
        <w:fldChar w:fldCharType="separate"/>
      </w:r>
      <w:r w:rsidR="0071292F" w:rsidRPr="0071292F">
        <w:rPr>
          <w:rFonts w:ascii="Aptos" w:hAnsi="Aptos"/>
        </w:rPr>
        <w:t>(Thaxter et al. 2016)</w:t>
      </w:r>
      <w:r w:rsidR="0071292F">
        <w:fldChar w:fldCharType="end"/>
      </w:r>
      <w:r w:rsidR="00CA0312">
        <w:t xml:space="preserve">. Transmitters come with their own set of drawbacks; they are frequently expensive to deploy, </w:t>
      </w:r>
      <w:r w:rsidR="00FD49C9">
        <w:t xml:space="preserve">collect far less data than other techniques, </w:t>
      </w:r>
      <w:r w:rsidR="00437BD3">
        <w:t xml:space="preserve">and are usually limited to birds above a specific size. However, </w:t>
      </w:r>
      <w:r w:rsidR="00627002">
        <w:t>telemetry equipment</w:t>
      </w:r>
      <w:r w:rsidR="00437BD3">
        <w:t xml:space="preserve"> can </w:t>
      </w:r>
      <w:r w:rsidR="0084187A">
        <w:t xml:space="preserve">be used to make inferences about </w:t>
      </w:r>
      <w:r w:rsidR="003C65D3">
        <w:t>species-specific flight altitudes, including both high and low altitudes, and</w:t>
      </w:r>
      <w:r w:rsidR="00E109E0">
        <w:t xml:space="preserve"> in the case of GPS transmitters, can often do so with a very high level of precision.</w:t>
      </w:r>
      <w:r w:rsidR="00030B9A">
        <w:t xml:space="preserve"> Several studies have </w:t>
      </w:r>
      <w:r w:rsidR="000C5C27">
        <w:t xml:space="preserve">described low altitude flights using GPS transmitters, including </w:t>
      </w:r>
      <w:r w:rsidR="00DC457E">
        <w:fldChar w:fldCharType="begin"/>
      </w:r>
      <w:r w:rsidR="00EB2B74">
        <w:instrText xml:space="preserve"> ADDIN ZOTERO_ITEM CSL_CITATION {"citationID":"NtXHTDQk","properties":{"formattedCitation":"(Bowlin et al. 2015)","plainCitation":"(Bowlin et al. 2015)","dontUpdate":true,"noteIndex":0},"citationItems":[{"id":760,"uris":["http://zotero.org/users/10854879/items/7E2KMHX2"],"itemData":{"id":760,"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rsidR="00DC457E">
        <w:fldChar w:fldCharType="separate"/>
      </w:r>
      <w:r w:rsidR="00DC457E" w:rsidRPr="00DC457E">
        <w:rPr>
          <w:rFonts w:ascii="Aptos" w:hAnsi="Aptos"/>
        </w:rPr>
        <w:t xml:space="preserve">Bowlin et al. </w:t>
      </w:r>
      <w:r w:rsidR="00DC457E">
        <w:rPr>
          <w:rFonts w:ascii="Aptos" w:hAnsi="Aptos"/>
        </w:rPr>
        <w:t>(</w:t>
      </w:r>
      <w:r w:rsidR="00DC457E" w:rsidRPr="00DC457E">
        <w:rPr>
          <w:rFonts w:ascii="Aptos" w:hAnsi="Aptos"/>
        </w:rPr>
        <w:t>2015)</w:t>
      </w:r>
      <w:r w:rsidR="00DC457E">
        <w:fldChar w:fldCharType="end"/>
      </w:r>
      <w:r w:rsidR="00AA6534">
        <w:rPr>
          <w:rFonts w:ascii="Aptos" w:hAnsi="Aptos"/>
        </w:rPr>
        <w:t>, which</w:t>
      </w:r>
      <w:r w:rsidR="00FB684E">
        <w:t xml:space="preserve"> found that of 13 tracked Swainson’s Thrush (</w:t>
      </w:r>
      <w:proofErr w:type="spellStart"/>
      <w:r w:rsidR="00FB684E" w:rsidRPr="001A39B8">
        <w:rPr>
          <w:i/>
          <w:iCs/>
        </w:rPr>
        <w:t>Catharus</w:t>
      </w:r>
      <w:proofErr w:type="spellEnd"/>
      <w:r w:rsidR="00FB684E" w:rsidRPr="001A39B8">
        <w:rPr>
          <w:i/>
          <w:iCs/>
        </w:rPr>
        <w:t xml:space="preserve"> </w:t>
      </w:r>
      <w:proofErr w:type="spellStart"/>
      <w:r w:rsidR="00FB684E" w:rsidRPr="001A39B8">
        <w:rPr>
          <w:i/>
          <w:iCs/>
        </w:rPr>
        <w:t>ustulatus</w:t>
      </w:r>
      <w:proofErr w:type="spellEnd"/>
      <w:r w:rsidR="00FB684E">
        <w:t>) migratory flights, one bird spent over an hour flying at altitudes &lt;100m before rising to altitudes of 300–500m. A second thrush spent the entirety of its ~2 hour migratory flight at an altitude of ~40 m.</w:t>
      </w:r>
      <w:r w:rsidR="004F7D3C">
        <w:t xml:space="preserve"> </w:t>
      </w:r>
      <w:r w:rsidR="00EB2B74">
        <w:fldChar w:fldCharType="begin"/>
      </w:r>
      <w:r w:rsidR="00026BC8">
        <w:instrText xml:space="preserve"> ADDIN ZOTERO_ITEM CSL_CITATION {"citationID":"TVMyJp8S","properties":{"formattedCitation":"(Galtbalt et al. 2021)","plainCitation":"(Galtbalt et al. 2021)","dontUpdate":true,"noteIndex":0},"citationItems":[{"id":594,"uris":["http://zotero.org/users/10854879/items/LZ3PHR2F"],"itemData":{"id":594,"type":"article-journal","abstract":"In-flight conditions are hypothesized to influence the timing and success of long-distance migration. Wind assistance and thermal uplift are thought to reduce the energetic costs of flight, humidity, air pressure and temperature may affect the migrants’ water balance, and clouds may impede navigation. Recent advances in animal-borne long-distance tracking enable evaluating the importance of these factors in determining animals’ flight altitude.","container-title":"Movement Ecology","DOI":"10.1186/s40462-021-00267-5","ISSN":"2051-3933","issue":"1","journalAbbreviation":"Movement Ecology","page":"32","source":"BioMed Central","title":"Far eastern curlew and whimbrel prefer flying low - wind support and good visibility appear only secondary factors in determining migratory flight altitude","volume":"9","author":[{"family":"Galtbalt","given":"Batbayar"},{"family":"Lilleyman","given":"Amanda"},{"family":"Coleman","given":"Jonathan T."},{"family":"Cheng","given":"Chuyu"},{"family":"Ma","given":"Zhijun"},{"family":"Rogers","given":"Danny I."},{"family":"Woodworth","given":"Bradley K."},{"family":"Fuller","given":"Richard A."},{"family":"Garnett","given":"Stephen T."},{"family":"Klaassen","given":"Marcel"}],"issued":{"date-parts":[["2021",6,13]]}}}],"schema":"https://github.com/citation-style-language/schema/raw/master/csl-citation.json"} </w:instrText>
      </w:r>
      <w:r w:rsidR="00EB2B74">
        <w:fldChar w:fldCharType="separate"/>
      </w:r>
      <w:proofErr w:type="spellStart"/>
      <w:r w:rsidR="00EB2B74" w:rsidRPr="00EB2B74">
        <w:rPr>
          <w:rFonts w:ascii="Aptos" w:hAnsi="Aptos"/>
        </w:rPr>
        <w:t>Galtbalt</w:t>
      </w:r>
      <w:proofErr w:type="spellEnd"/>
      <w:r w:rsidR="00EB2B74" w:rsidRPr="00EB2B74">
        <w:rPr>
          <w:rFonts w:ascii="Aptos" w:hAnsi="Aptos"/>
        </w:rPr>
        <w:t xml:space="preserve"> et al. </w:t>
      </w:r>
      <w:r w:rsidR="00EB2B74">
        <w:rPr>
          <w:rFonts w:ascii="Aptos" w:hAnsi="Aptos"/>
        </w:rPr>
        <w:t>(</w:t>
      </w:r>
      <w:r w:rsidR="00EB2B74" w:rsidRPr="00EB2B74">
        <w:rPr>
          <w:rFonts w:ascii="Aptos" w:hAnsi="Aptos"/>
        </w:rPr>
        <w:t>2021)</w:t>
      </w:r>
      <w:r w:rsidR="00EB2B74">
        <w:fldChar w:fldCharType="end"/>
      </w:r>
      <w:r w:rsidR="00EB2B74">
        <w:t xml:space="preserve"> </w:t>
      </w:r>
      <w:r w:rsidR="00444C62">
        <w:t xml:space="preserve">found that </w:t>
      </w:r>
      <w:r w:rsidR="008D0578">
        <w:t>Whimbrel (</w:t>
      </w:r>
      <w:r w:rsidR="00DC298F" w:rsidRPr="00F90703">
        <w:rPr>
          <w:i/>
          <w:iCs/>
        </w:rPr>
        <w:t xml:space="preserve">Numenius </w:t>
      </w:r>
      <w:proofErr w:type="spellStart"/>
      <w:r w:rsidR="00DC298F" w:rsidRPr="00F90703">
        <w:rPr>
          <w:i/>
          <w:iCs/>
        </w:rPr>
        <w:t>phaeopus</w:t>
      </w:r>
      <w:proofErr w:type="spellEnd"/>
      <w:r w:rsidR="008D0578">
        <w:t xml:space="preserve">) and Far </w:t>
      </w:r>
      <w:r w:rsidR="00DC298F">
        <w:t>E</w:t>
      </w:r>
      <w:r w:rsidR="008D0578">
        <w:t>astern Curlew (</w:t>
      </w:r>
      <w:r w:rsidR="002B3961" w:rsidRPr="002B3961">
        <w:rPr>
          <w:i/>
          <w:iCs/>
        </w:rPr>
        <w:t xml:space="preserve">Numenius </w:t>
      </w:r>
      <w:proofErr w:type="spellStart"/>
      <w:r w:rsidR="002B3961" w:rsidRPr="002B3961">
        <w:rPr>
          <w:i/>
          <w:iCs/>
        </w:rPr>
        <w:t>madagascariensis</w:t>
      </w:r>
      <w:proofErr w:type="spellEnd"/>
      <w:r w:rsidR="008D0578">
        <w:t xml:space="preserve">) have </w:t>
      </w:r>
      <w:r w:rsidR="006726F1">
        <w:t xml:space="preserve">overwater </w:t>
      </w:r>
      <w:r w:rsidR="008D0578">
        <w:t>median flight altitud</w:t>
      </w:r>
      <w:r w:rsidR="00C92C2B">
        <w:t xml:space="preserve">es of 132m and 156m above sea level, respectively, although those altitudes increase by </w:t>
      </w:r>
      <w:r w:rsidR="00D72369">
        <w:t xml:space="preserve">382m and 586m </w:t>
      </w:r>
      <w:r w:rsidR="00B413BB">
        <w:t>when flying over land.</w:t>
      </w:r>
      <w:r w:rsidR="00F90703">
        <w:t xml:space="preserve"> </w:t>
      </w:r>
      <w:r w:rsidR="00AA6534">
        <w:t xml:space="preserve">Further </w:t>
      </w:r>
      <w:r w:rsidR="00344591">
        <w:t xml:space="preserve">transmitter studies focusing specifically on birds with high susceptibility of collision to airspace obstacles may </w:t>
      </w:r>
      <w:r w:rsidR="00603793">
        <w:t>allow us to better understand the prevalence of low altitude flights among these species, and how those flights influence collision risk.</w:t>
      </w:r>
    </w:p>
    <w:p w14:paraId="61055602" w14:textId="4D15E3BE" w:rsidR="00A45A2E" w:rsidRDefault="009B7BB6" w:rsidP="0029450C">
      <w:pPr>
        <w:spacing w:line="480" w:lineRule="auto"/>
      </w:pPr>
      <w:r>
        <w:tab/>
      </w:r>
      <w:r w:rsidR="00A45A2E">
        <w:t>The American Woodcock (</w:t>
      </w:r>
      <w:proofErr w:type="spellStart"/>
      <w:r w:rsidR="00A45A2E">
        <w:rPr>
          <w:i/>
          <w:iCs/>
        </w:rPr>
        <w:t>Scolopax</w:t>
      </w:r>
      <w:proofErr w:type="spellEnd"/>
      <w:r w:rsidR="00A45A2E">
        <w:rPr>
          <w:i/>
          <w:iCs/>
        </w:rPr>
        <w:t xml:space="preserve"> minor</w:t>
      </w:r>
      <w:r w:rsidR="00A45A2E">
        <w:t>, here</w:t>
      </w:r>
      <w:r w:rsidR="00145C14">
        <w:t>in</w:t>
      </w:r>
      <w:r w:rsidR="00A45A2E">
        <w:t>after woodcock)</w:t>
      </w:r>
      <w:r w:rsidR="0090008F">
        <w:t xml:space="preserve"> has long been thought to </w:t>
      </w:r>
      <w:r w:rsidR="007A48B8">
        <w:t>migrate</w:t>
      </w:r>
      <w:r w:rsidR="0090008F">
        <w:t xml:space="preserve"> </w:t>
      </w:r>
      <w:r w:rsidR="00B967EE">
        <w:t xml:space="preserve">at low altitudes. </w:t>
      </w:r>
      <w:r w:rsidR="00E74B47">
        <w:t>Even before tracking data w</w:t>
      </w:r>
      <w:r w:rsidR="00145C14">
        <w:t>ere</w:t>
      </w:r>
      <w:r w:rsidR="00E74B47">
        <w:t xml:space="preserve"> available</w:t>
      </w:r>
      <w:r w:rsidR="007A48B8">
        <w:t xml:space="preserve">, </w:t>
      </w:r>
      <w:r w:rsidR="00F16E18">
        <w:fldChar w:fldCharType="begin"/>
      </w:r>
      <w:r w:rsidR="00EB2B74">
        <w:instrText xml:space="preserve"> ADDIN ZOTERO_ITEM CSL_CITATION {"citationID":"yUGg4cIW","properties":{"formattedCitation":"(Mendall and Aldous 1943)","plainCitation":"(Mendall and Aldous 1943)","dontUpdate":true,"noteIndex":0},"citationItems":[{"id":750,"uris":["http://zotero.org/users/10854879/items/DY2ZVAMT"],"itemData":{"id":750,"type":"report","event-place":"Orono, Maine","publisher":"Maine Cooperative Wildlife Research Unit","publisher-place":"Orono, Maine","title":"The ecology and management of American woodcock","author":[{"family":"Mendall","given":"Howard L."},{"family":"Aldous","given":"Clarence M."}],"issued":{"date-parts":[["1943"]]}}}],"schema":"https://github.com/citation-style-language/schema/raw/master/csl-citation.json"} </w:instrText>
      </w:r>
      <w:r w:rsidR="00F16E18">
        <w:fldChar w:fldCharType="separate"/>
      </w:r>
      <w:r w:rsidR="00F16E18" w:rsidRPr="00F16E18">
        <w:rPr>
          <w:rFonts w:ascii="Aptos" w:hAnsi="Aptos"/>
        </w:rPr>
        <w:t xml:space="preserve">Mendall and Aldous </w:t>
      </w:r>
      <w:r w:rsidR="00F9461D">
        <w:rPr>
          <w:rFonts w:ascii="Aptos" w:hAnsi="Aptos"/>
        </w:rPr>
        <w:t>(</w:t>
      </w:r>
      <w:r w:rsidR="00F16E18" w:rsidRPr="00F16E18">
        <w:rPr>
          <w:rFonts w:ascii="Aptos" w:hAnsi="Aptos"/>
        </w:rPr>
        <w:t>1943)</w:t>
      </w:r>
      <w:r w:rsidR="00F16E18">
        <w:fldChar w:fldCharType="end"/>
      </w:r>
      <w:r w:rsidR="003070B7">
        <w:t xml:space="preserve"> </w:t>
      </w:r>
      <w:r w:rsidR="005C07B7">
        <w:t xml:space="preserve">estimated that woodcock </w:t>
      </w:r>
      <w:r w:rsidR="007A48B8">
        <w:t>migrate</w:t>
      </w:r>
      <w:r w:rsidR="005C07B7">
        <w:t xml:space="preserve"> at altitude</w:t>
      </w:r>
      <w:r w:rsidR="007A48B8">
        <w:t>s</w:t>
      </w:r>
      <w:r w:rsidR="005C07B7">
        <w:t xml:space="preserve"> </w:t>
      </w:r>
      <w:r w:rsidR="00BA2D50">
        <w:t>12–15m</w:t>
      </w:r>
      <w:r w:rsidR="005C07B7">
        <w:t xml:space="preserve"> based on the high rate of woodcock collisions</w:t>
      </w:r>
      <w:r w:rsidR="007A48B8">
        <w:t xml:space="preserve"> with </w:t>
      </w:r>
      <w:r w:rsidR="00BF7DE0">
        <w:t>pow</w:t>
      </w:r>
      <w:r w:rsidR="00FF01A3">
        <w:t>er</w:t>
      </w:r>
      <w:r w:rsidR="00145C14">
        <w:t xml:space="preserve">, </w:t>
      </w:r>
      <w:r w:rsidR="00FF01A3">
        <w:t xml:space="preserve">telephone, and telegraph </w:t>
      </w:r>
      <w:r w:rsidR="00145C14">
        <w:t>lines</w:t>
      </w:r>
      <w:r w:rsidR="00E74B47">
        <w:t xml:space="preserve">. Woodcock are among the most frequently found </w:t>
      </w:r>
      <w:r w:rsidR="00145C14">
        <w:t>species</w:t>
      </w:r>
      <w:r w:rsidR="00634A30">
        <w:t xml:space="preserve"> </w:t>
      </w:r>
      <w:r w:rsidR="00933441">
        <w:t xml:space="preserve">due to </w:t>
      </w:r>
      <w:r w:rsidR="00634A30">
        <w:t xml:space="preserve">building collisions in major </w:t>
      </w:r>
      <w:r w:rsidR="00933441">
        <w:t xml:space="preserve">US </w:t>
      </w:r>
      <w:r w:rsidR="00634A30">
        <w:t xml:space="preserve">cities such as </w:t>
      </w:r>
      <w:r w:rsidR="00FD2DB4">
        <w:t xml:space="preserve">Minneapolis </w:t>
      </w:r>
      <w:r w:rsidR="0076625B">
        <w:fldChar w:fldCharType="begin"/>
      </w:r>
      <w:r w:rsidR="00EB2B74">
        <w:instrText xml:space="preserve"> ADDIN ZOTERO_ITEM CSL_CITATION {"citationID":"7jfQFPNI","properties":{"formattedCitation":"(Loss et al. 2019)","plainCitation":"(Loss et al. 2019)","noteIndex":0},"citationItems":[{"id":598,"uris":["http://zotero.org/users/10854879/items/9Y7ZAU9Y"],"itemData":{"id":598,"type":"article-journal","abstract":"Bird-building collisions are the largest source of avian collision mortality in North America. Despite a growing literature on bird-building collisions, little research has been conducted in downtown areas of major cities, and no studies have included stadiums, which can be extremely large, often have extensive glass surfaces and lighting, and therefore may cause many bird collisions. Further, few studies have assessed the role of nighttime lighting in increasing collisions, despite the often-cited importance of this factor, or considered collision correlates for different seasons and bird species. We conducted bird collision monitoring over four migration seasons at 21 buildings, including a large multi-use stadium, in downtown Minneapolis, Minnesota, USA. We used a rigorous survey methodology to quantify among-building variation in collisions and assess how building features (e.g., glass area, lighting, vegetation) influence total collision fatalities, fatalities for separate seasons and species, and numbers of species colliding. Four buildings, including the stadium, caused a high proportion of all collisions and drove positive effects of glass area and amount of surrounding vegetation on most collision variables. Excluding these buildings from analyses resulted in slightly different collision predictors, suggesting that factors leading some buildings to cause high numbers of collisions are not the exact same factors causing variation among more typical buildings. We also found variation in collision correlates between spring and fall migration and among bird species, that factors influencing collision fatalities also influence numbers of species colliding, and that the proportion, and potentially area, of glass lighted at night are associated with collisions. Thus, reducing bird collisions at large buildings, including stadiums, should be achievable by reducing glass area (or treating existing glass), reducing light emission at night, and prioritizing mitigation efforts for glass surfaces near vegetated areas and/or avoiding use of vegetation near glass.","container-title":"PLOS ONE","DOI":"10.1371/journal.pone.0224164","ISSN":"1932-6203","issue":"11","journalAbbreviation":"PLOS ONE","language":"en","note":"publisher: Public Library of Science","page":"e0224164","source":"PLoS Journals","title":"Factors influencing bird-building collisions in the downtown area of a major North American city","volume":"14","author":[{"family":"Loss","given":"Scott R."},{"family":"Lao","given":"Sirena"},{"family":"Eckles","given":"Joanna W."},{"family":"Anderson","given":"Abigail W."},{"family":"Blair","given":"Robert B."},{"family":"Turner","given":"Reed J."}],"issued":{"date-parts":[["2019",11,6]]}}}],"schema":"https://github.com/citation-style-language/schema/raw/master/csl-citation.json"} </w:instrText>
      </w:r>
      <w:r w:rsidR="0076625B">
        <w:fldChar w:fldCharType="separate"/>
      </w:r>
      <w:r w:rsidR="0076625B" w:rsidRPr="0076625B">
        <w:rPr>
          <w:rFonts w:ascii="Aptos" w:hAnsi="Aptos"/>
        </w:rPr>
        <w:t>(Loss et al. 2019)</w:t>
      </w:r>
      <w:r w:rsidR="0076625B">
        <w:fldChar w:fldCharType="end"/>
      </w:r>
      <w:r w:rsidR="0051504D">
        <w:t xml:space="preserve"> and Chicago</w:t>
      </w:r>
      <w:r w:rsidR="00912C37">
        <w:t xml:space="preserve"> </w:t>
      </w:r>
      <w:r w:rsidR="00912C37">
        <w:fldChar w:fldCharType="begin"/>
      </w:r>
      <w:r w:rsidR="00EB2B74">
        <w:instrText xml:space="preserve"> ADDIN ZOTERO_ITEM CSL_CITATION {"citationID":"4Xwpi0jZ","properties":{"formattedCitation":"(Van Doren et al. 2021)","plainCitation":"(Van Doren et al. 2021)","noteIndex":0},"citationItems":[{"id":792,"uris":["http://zotero.org/users/10854879/items/72YSPGXQ"],"itemData":{"id":792,"type":"article-journal","abstract":"Millions of nocturnally migrating birds die each year from collisions with built structures, especially brightly illuminated buildings and communication towers. Reducing this source of mortality requires knowledge of important behavioral, meteorological, and anthropogenic factors, yet we lack an understanding of the interacting roles of migration, artificial lighting, and weather conditions in causing fatal bird collisions. Using two decades of collision surveys and concurrent weather and migration measures, we model numbers of collisions occurring at a large urban building in Chicago. We find that the magnitude of nocturnal bird migration, building light output, and wind conditions are the most important predictors of fatal collisions. The greatest mortality occurred when the building was brightly lit during large nocturnal migration events and when winds concentrated birds along the Chicago lakeshore. We estimate that halving lighted window area decreases collision counts by 11× in spring and 6× in fall. Bird mortality could be reduced by </w:instrText>
      </w:r>
      <w:r w:rsidR="00EB2B74">
        <w:rPr>
          <w:rFonts w:ascii="Cambria Math" w:hAnsi="Cambria Math" w:cs="Cambria Math"/>
        </w:rPr>
        <w:instrText>∼</w:instrText>
      </w:r>
      <w:r w:rsidR="00EB2B74">
        <w:instrText xml:space="preserve">60% at this site by decreasing lighted window area to minimum levels historically recorded. Our study provides strong support for a relationship between nocturnal migration magnitude and urban bird mortality, mediated by light pollution and local atmospheric conditions. Although our research focuses on a single site, our findings have global implications for reducing or eliminating a critically important cause of bird mortality.","container-title":"Proceedings of the National Academy of Sciences","DOI":"10.1073/pnas.2101666118","issue":"24","note":"publisher: Proceedings of the National Academy of Sciences","page":"e2101666118","source":"pnas.org (Atypon)","title":"Drivers of fatal bird collisions in an urban center","volume":"118","author":[{"family":"Van Doren","given":"Benjamin M."},{"family":"Willard","given":"David E."},{"family":"Hennen","given":"Mary"},{"family":"Horton","given":"Kyle G."},{"family":"Stuber","given":"Erica F."},{"family":"Sheldon","given":"Daniel"},{"family":"Sivakumar","given":"Ashwin H."},{"family":"Wang","given":"Julia"},{"family":"Farnsworth","given":"Andrew"},{"family":"Winger","given":"Benjamin M."}],"issued":{"date-parts":[["2021",6,15]]}}}],"schema":"https://github.com/citation-style-language/schema/raw/master/csl-citation.json"} </w:instrText>
      </w:r>
      <w:r w:rsidR="00912C37">
        <w:fldChar w:fldCharType="separate"/>
      </w:r>
      <w:r w:rsidR="00912C37" w:rsidRPr="00912C37">
        <w:rPr>
          <w:rFonts w:ascii="Aptos" w:hAnsi="Aptos"/>
        </w:rPr>
        <w:t>(Van Doren et al. 2021)</w:t>
      </w:r>
      <w:r w:rsidR="00912C37">
        <w:fldChar w:fldCharType="end"/>
      </w:r>
      <w:r w:rsidR="0051504D">
        <w:t xml:space="preserve">, and mass </w:t>
      </w:r>
      <w:r w:rsidR="000E7B9A">
        <w:t>building collision</w:t>
      </w:r>
      <w:r w:rsidR="0051504D">
        <w:t xml:space="preserve"> events </w:t>
      </w:r>
      <w:r w:rsidR="000E7B9A">
        <w:t>occur</w:t>
      </w:r>
      <w:r w:rsidR="00933441">
        <w:t>red</w:t>
      </w:r>
      <w:r w:rsidR="000E7B9A">
        <w:t xml:space="preserve"> when woodcock </w:t>
      </w:r>
      <w:r w:rsidR="00933441">
        <w:t>we</w:t>
      </w:r>
      <w:r w:rsidR="00140B83">
        <w:t>re caught in snowstorms during their early spring migration</w:t>
      </w:r>
      <w:r w:rsidR="00912C37">
        <w:t xml:space="preserve"> </w:t>
      </w:r>
      <w:r w:rsidR="00912C37">
        <w:fldChar w:fldCharType="begin"/>
      </w:r>
      <w:r w:rsidR="00EB2B74">
        <w:instrText xml:space="preserve"> ADDIN ZOTERO_ITEM CSL_CITATION {"citationID":"mnSMDGtr","properties":{"formattedCitation":"(Loss et al. 2020)","plainCitation":"(Loss et al. 2020)","noteIndex":0},"citationItems":[{"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912C37">
        <w:fldChar w:fldCharType="separate"/>
      </w:r>
      <w:r w:rsidR="00912C37" w:rsidRPr="00912C37">
        <w:rPr>
          <w:rFonts w:ascii="Aptos" w:hAnsi="Aptos"/>
        </w:rPr>
        <w:t>(Loss et al. 2020)</w:t>
      </w:r>
      <w:r w:rsidR="00912C37">
        <w:fldChar w:fldCharType="end"/>
      </w:r>
      <w:r w:rsidR="00140B83">
        <w:t xml:space="preserve">. </w:t>
      </w:r>
      <w:r w:rsidR="00C5526B">
        <w:t>Woodcock morphology is believed to play a role in their susceptibility to bu</w:t>
      </w:r>
      <w:r w:rsidR="00C76ABB">
        <w:t xml:space="preserve">ilding collisions; the species is comparatively rotund </w:t>
      </w:r>
      <w:r w:rsidR="00D400DC">
        <w:t>with</w:t>
      </w:r>
      <w:r w:rsidR="00C76ABB">
        <w:t xml:space="preserve"> shorter wings than many </w:t>
      </w:r>
      <w:r w:rsidR="00311094">
        <w:t xml:space="preserve">other nocturnal migrants, </w:t>
      </w:r>
      <w:r w:rsidR="00F4386A">
        <w:t xml:space="preserve">which may make </w:t>
      </w:r>
      <w:r w:rsidR="0012661B">
        <w:t>woodcock</w:t>
      </w:r>
      <w:r w:rsidR="00F4386A">
        <w:t xml:space="preserve"> less maneuverable </w:t>
      </w:r>
      <w:r w:rsidR="006636E7">
        <w:t xml:space="preserve">during migratory flight </w:t>
      </w:r>
      <w:r w:rsidR="00E0618C">
        <w:fldChar w:fldCharType="begin"/>
      </w:r>
      <w:r w:rsidR="00EB2B74">
        <w:instrText xml:space="preserve"> ADDIN ZOTERO_ITEM CSL_CITATION {"citationID":"BW3IZkFb","properties":{"formattedCitation":"(Loss et al. 2020)","plainCitation":"(Loss et al. 2020)","noteIndex":0},"citationItems":[{"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E0618C">
        <w:fldChar w:fldCharType="separate"/>
      </w:r>
      <w:r w:rsidR="00E0618C" w:rsidRPr="00E0618C">
        <w:rPr>
          <w:rFonts w:ascii="Aptos" w:hAnsi="Aptos"/>
        </w:rPr>
        <w:t>(Loss et al. 2020)</w:t>
      </w:r>
      <w:r w:rsidR="00E0618C">
        <w:fldChar w:fldCharType="end"/>
      </w:r>
      <w:r w:rsidR="006636E7">
        <w:t xml:space="preserve">. The comparative positioning </w:t>
      </w:r>
      <w:r w:rsidR="006636E7">
        <w:lastRenderedPageBreak/>
        <w:t xml:space="preserve">of </w:t>
      </w:r>
      <w:r w:rsidR="003569F0">
        <w:t xml:space="preserve">woodcock eyes further back on the head than most </w:t>
      </w:r>
      <w:r w:rsidR="0012661B">
        <w:t xml:space="preserve">other birds provides greater peripheral vision but </w:t>
      </w:r>
      <w:r w:rsidR="00954630">
        <w:t>also</w:t>
      </w:r>
      <w:r w:rsidR="00AD1A11">
        <w:t xml:space="preserve"> substantially reduces their binocular vision</w:t>
      </w:r>
      <w:r w:rsidR="007E24BF">
        <w:t xml:space="preserve">, which </w:t>
      </w:r>
      <w:r w:rsidR="0012661B">
        <w:t xml:space="preserve">may </w:t>
      </w:r>
      <w:r w:rsidR="007E24BF">
        <w:t>impede their ability to avoid airspace obstacles</w:t>
      </w:r>
      <w:r w:rsidR="00954630">
        <w:t xml:space="preserve"> </w:t>
      </w:r>
      <w:r w:rsidR="00E4241D">
        <w:fldChar w:fldCharType="begin"/>
      </w:r>
      <w:r w:rsidR="00EB2B74">
        <w:instrText xml:space="preserve"> ADDIN ZOTERO_ITEM CSL_CITATION {"citationID":"7VlforLm","properties":{"formattedCitation":"(Cobb 1959, Martin 1994)","plainCitation":"(Cobb 1959, Martin 1994)","noteIndex":0},"citationItems":[{"id":795,"uris":["http://zotero.org/users/10854879/items/EXIY6657"],"itemData":{"id":795,"type":"article-journal","container-title":"The Auk","issue":"1","note":"publisher: JSTOR","page":"55–59","source":"Google Scholar","title":"On the angle of the cerebral axis in the American woodcock","volume":"76","author":[{"family":"Cobb","given":"Stanley"}],"issued":{"date-parts":[["1959"]]}}},{"id":794,"uris":["http://zotero.org/users/10854879/items/TMNRKAEU"],"itemData":{"id":794,"type":"article-journal","container-title":"Journal of Comparative Physiology A","DOI":"10.1007/BF00192728","ISSN":"0340-7594, 1432-1351","issue":"6","journalAbbreviation":"J Comp Physiol A","language":"en","source":"DOI.org (Crossref)","title":"Visual fields in woodcocks Scolopax rusticola (Scolopacidae; Charadriiformes)","URL":"http://link.springer.com/10.1007/BF00192728","volume":"174","author":[{"family":"Martin","given":"G.R."}],"accessed":{"date-parts":[["2024",3,23]]},"issued":{"date-parts":[["1994",6]]}}}],"schema":"https://github.com/citation-style-language/schema/raw/master/csl-citation.json"} </w:instrText>
      </w:r>
      <w:r w:rsidR="00E4241D">
        <w:fldChar w:fldCharType="separate"/>
      </w:r>
      <w:r w:rsidR="00E4241D" w:rsidRPr="00E4241D">
        <w:rPr>
          <w:rFonts w:ascii="Aptos" w:hAnsi="Aptos"/>
        </w:rPr>
        <w:t>(Cobb 1959, Martin 1994)</w:t>
      </w:r>
      <w:r w:rsidR="00E4241D">
        <w:fldChar w:fldCharType="end"/>
      </w:r>
      <w:r w:rsidR="000A4CA4">
        <w:t>.</w:t>
      </w:r>
      <w:r w:rsidR="00DB4E5B">
        <w:t xml:space="preserve"> Woodcock </w:t>
      </w:r>
      <w:r w:rsidR="00CC769C">
        <w:t xml:space="preserve">have </w:t>
      </w:r>
      <w:r w:rsidR="0012661B">
        <w:t>declined</w:t>
      </w:r>
      <w:r w:rsidR="00DB4E5B">
        <w:t xml:space="preserve"> at a rate of </w:t>
      </w:r>
      <w:r w:rsidR="00CC769C">
        <w:t>0.8</w:t>
      </w:r>
      <w:r w:rsidR="00DB4E5B">
        <w:t xml:space="preserve">% per year </w:t>
      </w:r>
      <w:r w:rsidR="00AD5F14">
        <w:t>since surveys began in the 19</w:t>
      </w:r>
      <w:r w:rsidR="00CC769C">
        <w:t>60s</w:t>
      </w:r>
      <w:r w:rsidR="00DB4E5B">
        <w:t xml:space="preserve">, and migratory mortality has been identified as a potential </w:t>
      </w:r>
      <w:r w:rsidR="0012661B">
        <w:t xml:space="preserve">causal </w:t>
      </w:r>
      <w:r w:rsidR="00AD5F14">
        <w:t xml:space="preserve">factor </w:t>
      </w:r>
      <w:r w:rsidR="00BF45B2">
        <w:fldChar w:fldCharType="begin"/>
      </w:r>
      <w:r w:rsidR="00EB2B74">
        <w:instrText xml:space="preserve"> ADDIN ZOTERO_ITEM CSL_CITATION {"citationID":"s6xYBrGs","properties":{"formattedCitation":"(Cooper and Rau 2012, Loss et al. 2020)","plainCitation":"(Cooper and Rau 2012, Loss et al. 2020)","noteIndex":0},"citationItems":[{"id":781,"uris":["http://zotero.org/users/10854879/items/S968XQYM"],"itemData":{"id":781,"type":"report","event-place":"Laurel, MD","publisher":"U.S. Fish and Wildlife Service","publisher-place":"Laurel, MD","source":"Google Scholar","title":"American Woodcock: Population Status, 2012","title-short":"American Woodcock","URL":"https://digitalcommons.unl.edu/usfwspubs/291/","author":[{"family":"Cooper","given":"Thomas R."},{"family":"Rau","given":"Rebecca D."}],"accessed":{"date-parts":[["2024",3,23]]},"issued":{"date-parts":[["2012"]]}}},{"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BF45B2">
        <w:fldChar w:fldCharType="separate"/>
      </w:r>
      <w:r w:rsidR="00AE6D8E" w:rsidRPr="00AE6D8E">
        <w:rPr>
          <w:rFonts w:ascii="Aptos" w:hAnsi="Aptos"/>
        </w:rPr>
        <w:t>(Cooper and Rau 2012, Loss et al. 2020)</w:t>
      </w:r>
      <w:r w:rsidR="00BF45B2">
        <w:fldChar w:fldCharType="end"/>
      </w:r>
      <w:r w:rsidR="00AD5F14">
        <w:t>.</w:t>
      </w:r>
      <w:r w:rsidR="006C7B83">
        <w:t xml:space="preserve"> </w:t>
      </w:r>
      <w:r w:rsidR="008E396C">
        <w:t>No studies to date have quantified woodcock flight altitudes</w:t>
      </w:r>
      <w:r w:rsidR="00693DAC">
        <w:t xml:space="preserve">, or examined </w:t>
      </w:r>
      <w:r w:rsidR="0029450C">
        <w:t>how those altitudes might</w:t>
      </w:r>
      <w:r w:rsidR="00D13E7E">
        <w:t xml:space="preserve"> impact their vulnerability to collision with airspace obstacles.</w:t>
      </w:r>
    </w:p>
    <w:p w14:paraId="0E7E00B6" w14:textId="3E9ED683" w:rsidR="00282AF3" w:rsidRDefault="003619D0" w:rsidP="00D25A53">
      <w:pPr>
        <w:spacing w:line="480" w:lineRule="auto"/>
      </w:pPr>
      <w:r>
        <w:tab/>
        <w:t xml:space="preserve">Here we </w:t>
      </w:r>
      <w:r w:rsidR="00FB7695">
        <w:t xml:space="preserve">investigate the </w:t>
      </w:r>
      <w:r w:rsidR="009F4BFA">
        <w:t xml:space="preserve">propensity for </w:t>
      </w:r>
      <w:r w:rsidR="0033654C">
        <w:t xml:space="preserve">the American Woodcock to fly at </w:t>
      </w:r>
      <w:r w:rsidR="0074500A">
        <w:t xml:space="preserve">low altitudes </w:t>
      </w:r>
      <w:r w:rsidR="00F92826">
        <w:t xml:space="preserve">during migratory </w:t>
      </w:r>
      <w:r w:rsidR="00150BFF">
        <w:t>flights and</w:t>
      </w:r>
      <w:r w:rsidR="009C1A2E">
        <w:t xml:space="preserve"> examine</w:t>
      </w:r>
      <w:r w:rsidR="00560C10">
        <w:t xml:space="preserve"> how flight altitudes compare to the altitudinal distributions of common airspace obstacles.</w:t>
      </w:r>
      <w:r w:rsidR="00025C20">
        <w:t xml:space="preserve"> We also quantify the proportion of woodcock flight locations which fall below </w:t>
      </w:r>
      <w:r w:rsidR="00010605">
        <w:t>a threshold detectable by weather radar to provide some context for comparing our estimates to other studies.</w:t>
      </w:r>
      <w:r w:rsidR="00E119BE">
        <w:t xml:space="preserve"> </w:t>
      </w:r>
      <w:r w:rsidR="00282AF3">
        <w:t>We hypothesize</w:t>
      </w:r>
      <w:r w:rsidR="0012661B">
        <w:t>d</w:t>
      </w:r>
      <w:r w:rsidR="00282AF3">
        <w:t xml:space="preserve"> that woodcock flight altitudes </w:t>
      </w:r>
      <w:r w:rsidR="00101061">
        <w:t>would</w:t>
      </w:r>
      <w:r w:rsidR="00282AF3">
        <w:t xml:space="preserve"> fall below mean estimates for </w:t>
      </w:r>
      <w:r w:rsidR="00560C10">
        <w:t>nocturnal migrants (</w:t>
      </w:r>
      <w:r w:rsidR="00633B37">
        <w:t xml:space="preserve">418–459m </w:t>
      </w:r>
      <w:r w:rsidR="00C32FC2">
        <w:t>AGL</w:t>
      </w:r>
      <w:r w:rsidR="00560C10">
        <w:t>;</w:t>
      </w:r>
      <w:r w:rsidR="00633B37">
        <w:t xml:space="preserve"> </w:t>
      </w:r>
      <w:r w:rsidR="004F4A36">
        <w:fldChar w:fldCharType="begin"/>
      </w:r>
      <w:r w:rsidR="00EB2B74">
        <w:instrText xml:space="preserve"> ADDIN ZOTERO_ITEM CSL_CITATION {"citationID":"TFyUmdR4","properties":{"formattedCitation":"(Horton et al. 2016)","plainCitation":"(Horton et al. 2016)","dontUpdate":true,"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4F4A36">
        <w:fldChar w:fldCharType="separate"/>
      </w:r>
      <w:r w:rsidR="004F4A36" w:rsidRPr="004F4A36">
        <w:rPr>
          <w:rFonts w:ascii="Aptos" w:hAnsi="Aptos"/>
        </w:rPr>
        <w:t>Horton et al. 2016)</w:t>
      </w:r>
      <w:r w:rsidR="004F4A36">
        <w:fldChar w:fldCharType="end"/>
      </w:r>
      <w:r w:rsidR="00DF5AEA">
        <w:t xml:space="preserve"> and</w:t>
      </w:r>
      <w:r w:rsidR="00D53281">
        <w:t xml:space="preserve"> would frequently fall within altit</w:t>
      </w:r>
      <w:r w:rsidR="0041578D">
        <w:t xml:space="preserve">udinal ranges corresponding with obstacles such as buildings, air turbines, </w:t>
      </w:r>
      <w:r w:rsidR="00E119BE">
        <w:t xml:space="preserve">and communication towers, </w:t>
      </w:r>
      <w:r w:rsidR="00560C10">
        <w:t xml:space="preserve">based on </w:t>
      </w:r>
      <w:r w:rsidR="00664E7C">
        <w:t xml:space="preserve">high rates of collisions for this species </w:t>
      </w:r>
      <w:r w:rsidR="00FC5ADD">
        <w:fldChar w:fldCharType="begin"/>
      </w:r>
      <w:r w:rsidR="00EB2B74">
        <w:instrText xml:space="preserve"> ADDIN ZOTERO_ITEM CSL_CITATION {"citationID":"lGYYcVsx","properties":{"formattedCitation":"(Mendall and Aldous 1943, Loss et al. 2020)","plainCitation":"(Mendall and Aldous 1943, Loss et al. 2020)","noteIndex":0},"citationItems":[{"id":750,"uris":["http://zotero.org/users/10854879/items/DY2ZVAMT"],"itemData":{"id":750,"type":"report","event-place":"Orono, Maine","publisher":"Maine Cooperative Wildlife Research Unit","publisher-place":"Orono, Maine","title":"The ecology and management of American woodcock","author":[{"family":"Mendall","given":"Howard L."},{"family":"Aldous","given":"Clarence M."}],"issued":{"date-parts":[["1943"]]}}},{"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FC5ADD">
        <w:fldChar w:fldCharType="separate"/>
      </w:r>
      <w:r w:rsidR="00FC5ADD" w:rsidRPr="00FC5ADD">
        <w:rPr>
          <w:rFonts w:ascii="Aptos" w:hAnsi="Aptos"/>
        </w:rPr>
        <w:t>(Mendall and Aldous 1943, Loss et al. 2020)</w:t>
      </w:r>
      <w:r w:rsidR="00FC5ADD">
        <w:fldChar w:fldCharType="end"/>
      </w:r>
      <w:r w:rsidR="00664E7C">
        <w:t>. We also hypothesize</w:t>
      </w:r>
      <w:r w:rsidR="0012661B">
        <w:t>d</w:t>
      </w:r>
      <w:r w:rsidR="00664E7C">
        <w:t xml:space="preserve"> that </w:t>
      </w:r>
      <w:r w:rsidR="00665310">
        <w:t xml:space="preserve">woodcock flight altitudes will be lower in fall than spring, in accordance with general trends in </w:t>
      </w:r>
      <w:r w:rsidR="00050526">
        <w:t xml:space="preserve">nocturnal migrants </w:t>
      </w:r>
      <w:r w:rsidR="00E33A6A">
        <w:fldChar w:fldCharType="begin"/>
      </w:r>
      <w:r w:rsidR="00EB2B74">
        <w:instrText xml:space="preserve"> ADDIN ZOTERO_ITEM CSL_CITATION {"citationID":"Sx7AaY59","properties":{"formattedCitation":"(Horton et al. 2016)","plainCitation":"(Horton et al. 2016)","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E33A6A">
        <w:fldChar w:fldCharType="separate"/>
      </w:r>
      <w:r w:rsidR="00E33A6A" w:rsidRPr="00E33A6A">
        <w:rPr>
          <w:rFonts w:ascii="Aptos" w:hAnsi="Aptos"/>
        </w:rPr>
        <w:t>(Horton et al. 2016)</w:t>
      </w:r>
      <w:r w:rsidR="00E33A6A">
        <w:fldChar w:fldCharType="end"/>
      </w:r>
      <w:r w:rsidR="003838F1">
        <w:t xml:space="preserve">, and that flight altitudes will </w:t>
      </w:r>
      <w:r w:rsidR="00A93E88">
        <w:t>be similar among age and sex classes du</w:t>
      </w:r>
      <w:r w:rsidR="00526828">
        <w:t xml:space="preserve">e to </w:t>
      </w:r>
      <w:r w:rsidR="00E01759">
        <w:t xml:space="preserve">minimal differences in </w:t>
      </w:r>
      <w:r w:rsidR="00526828">
        <w:t xml:space="preserve">morphological characteristics among these classes </w:t>
      </w:r>
      <w:r w:rsidR="00E33A6A">
        <w:fldChar w:fldCharType="begin"/>
      </w:r>
      <w:r w:rsidR="00EB2B74">
        <w:instrText xml:space="preserve"> ADDIN ZOTERO_ITEM CSL_CITATION {"citationID":"serxg4Rr","properties":{"formattedCitation":"(McAuley et al. 2020, Agostini et al. 2023)","plainCitation":"(McAuley et al. 2020, Agostini et al. 2023)","noteIndex":0},"citationItems":[{"id":278,"uris":["http://zotero.org/users/10854879/items/ZKZTTDNN"],"itemData":{"id":278,"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id":791,"uris":["http://zotero.org/users/10854879/items/EIT54AKK"],"itemData":{"id":791,"type":"article-journal","container-title":"Acta Ornithologica","issue":"1","note":"publisher: BioOne","page":"41–53","source":"Google Scholar","title":"Differential Flight Strategies of Western Marsh Harrier Circus aeruginosus in Relation to Sex and Age Class during Spring Migration in the Central Mediterranean","volume":"58","author":[{"family":"Agostini","given":"Nicolantonio"},{"family":"Gustin","given":"Marco"},{"family":"Cento","given":"Michele"},{"family":"Von Hardenberg","given":"Jost"},{"family":"Chiatante","given":"Gianpasquale"}],"issued":{"date-parts":[["2023"]]}}}],"schema":"https://github.com/citation-style-language/schema/raw/master/csl-citation.json"} </w:instrText>
      </w:r>
      <w:r w:rsidR="00E33A6A">
        <w:fldChar w:fldCharType="separate"/>
      </w:r>
      <w:r w:rsidR="00E33A6A" w:rsidRPr="00E33A6A">
        <w:rPr>
          <w:rFonts w:ascii="Aptos" w:hAnsi="Aptos"/>
        </w:rPr>
        <w:t>(McAuley et al. 2020, Agostini et al. 2023)</w:t>
      </w:r>
      <w:r w:rsidR="00E33A6A">
        <w:fldChar w:fldCharType="end"/>
      </w:r>
      <w:r w:rsidR="00526828">
        <w:t>.</w:t>
      </w:r>
      <w:r w:rsidR="00C11067">
        <w:t xml:space="preserve"> </w:t>
      </w:r>
      <w:r w:rsidR="00640D31">
        <w:t xml:space="preserve">Our analysis sheds light on the </w:t>
      </w:r>
      <w:r w:rsidR="0004566E">
        <w:t>vulnerability of woodcock and other nocturnal migrants to airspace collisions</w:t>
      </w:r>
      <w:r w:rsidR="006D52BA">
        <w:t xml:space="preserve"> during their migratory flights</w:t>
      </w:r>
      <w:r w:rsidR="0004566E">
        <w:t xml:space="preserve">, </w:t>
      </w:r>
      <w:r w:rsidR="006D52BA">
        <w:t>and the necessity for further study of low altitude movements</w:t>
      </w:r>
      <w:r w:rsidR="0012661B">
        <w:t xml:space="preserve"> of birds in general</w:t>
      </w:r>
      <w:r w:rsidR="006D52BA">
        <w:t>.</w:t>
      </w:r>
    </w:p>
    <w:p w14:paraId="552540D3" w14:textId="70D3B59F" w:rsidR="007009AC" w:rsidRDefault="007009AC" w:rsidP="000D609A">
      <w:pPr>
        <w:spacing w:line="480" w:lineRule="auto"/>
        <w:rPr>
          <w:b/>
          <w:bCs/>
        </w:rPr>
      </w:pPr>
      <w:r>
        <w:rPr>
          <w:b/>
          <w:bCs/>
        </w:rPr>
        <w:t>2 Methods</w:t>
      </w:r>
    </w:p>
    <w:p w14:paraId="315B1FEF" w14:textId="77777777" w:rsidR="00594946" w:rsidRDefault="00594946" w:rsidP="00594946">
      <w:pPr>
        <w:rPr>
          <w:i/>
          <w:iCs/>
        </w:rPr>
      </w:pPr>
      <w:r>
        <w:rPr>
          <w:i/>
          <w:iCs/>
        </w:rPr>
        <w:t>2.1 Data collection and preprocessing</w:t>
      </w:r>
    </w:p>
    <w:p w14:paraId="754DF5CC" w14:textId="727B7B68" w:rsidR="006E0B42" w:rsidRDefault="009A0710" w:rsidP="00DE4D23">
      <w:pPr>
        <w:spacing w:line="480" w:lineRule="auto"/>
      </w:pPr>
      <w:r>
        <w:lastRenderedPageBreak/>
        <w:t xml:space="preserve">We collected </w:t>
      </w:r>
      <w:r w:rsidR="006F75D1">
        <w:t>woodcock</w:t>
      </w:r>
      <w:r>
        <w:t xml:space="preserve"> </w:t>
      </w:r>
      <w:r w:rsidR="006F75D1">
        <w:t xml:space="preserve">locations </w:t>
      </w:r>
      <w:r w:rsidR="00E94423">
        <w:t>with altitude readings</w:t>
      </w:r>
      <w:r>
        <w:t xml:space="preserve"> from </w:t>
      </w:r>
      <w:r w:rsidR="00E94423">
        <w:t>20</w:t>
      </w:r>
      <w:r w:rsidR="00B256DE">
        <w:t>20</w:t>
      </w:r>
      <w:r w:rsidRPr="00512241">
        <w:t>–202</w:t>
      </w:r>
      <w:r w:rsidR="00B256DE">
        <w:t>4</w:t>
      </w:r>
      <w:r>
        <w:t xml:space="preserve"> using </w:t>
      </w:r>
      <w:r w:rsidRPr="00512241">
        <w:t xml:space="preserve">GPS transmitters </w:t>
      </w:r>
      <w:r>
        <w:t xml:space="preserve">as a part of a larger collaborative effort by the Eastern Woodcock Migration Research Cooperative </w:t>
      </w:r>
      <w:r w:rsidR="00AE6D8E">
        <w:fldChar w:fldCharType="begin"/>
      </w:r>
      <w:r w:rsidR="00EB2B74">
        <w:instrText xml:space="preserve"> ADDIN ZOTERO_ITEM CSL_CITATION {"citationID":"lwtQingp","properties":{"formattedCitation":"(Blomberg et al. 2023, Clements et al. 2024, Fish et al. 2024)","plainCitation":"(Blomberg et al. 2023, Clements et al. 2024, Fish et al. 2024)","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w:instrText>
      </w:r>
      <w:r w:rsidR="00EB2B74">
        <w:rPr>
          <w:rFonts w:ascii="Cambria Math" w:hAnsi="Cambria Math" w:cs="Cambria Math"/>
        </w:rPr>
        <w:instrText>‐</w:instrText>
      </w:r>
      <w:r w:rsidR="00EB2B74">
        <w:instrText>term, range</w:instrText>
      </w:r>
      <w:r w:rsidR="00EB2B74">
        <w:rPr>
          <w:rFonts w:ascii="Cambria Math" w:hAnsi="Cambria Math" w:cs="Cambria Math"/>
        </w:rPr>
        <w:instrText>‐</w:instrText>
      </w:r>
      <w:r w:rsidR="00EB2B74">
        <w:instrText>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w:instrText>
      </w:r>
      <w:r w:rsidR="00EB2B74">
        <w:rPr>
          <w:rFonts w:ascii="Cambria Math" w:hAnsi="Cambria Math" w:cs="Cambria Math"/>
        </w:rPr>
        <w:instrText>‐</w:instrText>
      </w:r>
      <w:r w:rsidR="00EB2B74">
        <w:instrText xml:space="preserve">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AE6D8E">
        <w:fldChar w:fldCharType="separate"/>
      </w:r>
      <w:r w:rsidR="00AE6D8E" w:rsidRPr="00AE6D8E">
        <w:rPr>
          <w:rFonts w:ascii="Aptos" w:hAnsi="Aptos"/>
        </w:rPr>
        <w:t>(Blomberg et al. 2023, Clements et al. 2024, Fish et al. 2024)</w:t>
      </w:r>
      <w:r w:rsidR="00AE6D8E">
        <w:fldChar w:fldCharType="end"/>
      </w:r>
      <w:r>
        <w:t xml:space="preserve">. </w:t>
      </w:r>
      <w:r w:rsidR="000D73B3">
        <w:t>We captured woodcock</w:t>
      </w:r>
      <w:r w:rsidR="00DF3520">
        <w:t xml:space="preserve"> across the eastern portion of their range</w:t>
      </w:r>
      <w:r w:rsidR="000D73B3">
        <w:t xml:space="preserve"> using </w:t>
      </w:r>
      <w:r w:rsidR="00D765D6">
        <w:t xml:space="preserve">spotlighting and mist nets </w:t>
      </w:r>
      <w:r w:rsidR="00084BE3">
        <w:fldChar w:fldCharType="begin"/>
      </w:r>
      <w:r w:rsidR="00EB2B74">
        <w:instrText xml:space="preserve"> ADDIN ZOTERO_ITEM CSL_CITATION {"citationID":"r81T2aiV","properties":{"formattedCitation":"(McAuley et al. 1993)","plainCitation":"(McAuley et al. 1993)","noteIndex":0},"citationItems":[{"id":149,"uris":["http://zotero.org/users/10854879/items/QPWVPUM6"],"itemData":{"id":149,"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084BE3">
        <w:fldChar w:fldCharType="separate"/>
      </w:r>
      <w:r w:rsidR="00084BE3" w:rsidRPr="00084BE3">
        <w:rPr>
          <w:rFonts w:ascii="Aptos" w:hAnsi="Aptos"/>
        </w:rPr>
        <w:t>(McAuley et al. 1993)</w:t>
      </w:r>
      <w:r w:rsidR="00084BE3">
        <w:fldChar w:fldCharType="end"/>
      </w:r>
      <w:r w:rsidR="004338D2">
        <w:t xml:space="preserve"> and attached </w:t>
      </w:r>
      <w:r w:rsidR="004338D2" w:rsidRPr="00512241">
        <w:t>4–7 g PinPoint</w:t>
      </w:r>
      <w:r w:rsidR="004338D2">
        <w:t xml:space="preserve"> transmitters </w:t>
      </w:r>
      <w:r w:rsidR="00C906B1">
        <w:t xml:space="preserve">with altimeters </w:t>
      </w:r>
      <w:r w:rsidR="00F023A5" w:rsidRPr="00512241">
        <w:t>(Lotek Wireless Inc., Newmarket, Ontario, CA)</w:t>
      </w:r>
      <w:r w:rsidR="00F023A5">
        <w:t xml:space="preserve"> using a rump-mounted leg loop harness</w:t>
      </w:r>
      <w:r w:rsidR="006F75D1">
        <w:rPr>
          <w:rFonts w:ascii="Aptos" w:hAnsi="Aptos"/>
        </w:rPr>
        <w:t xml:space="preserve"> </w:t>
      </w:r>
      <w:r w:rsidR="00944DA7">
        <w:rPr>
          <w:rFonts w:ascii="Aptos" w:hAnsi="Aptos"/>
        </w:rPr>
        <w:fldChar w:fldCharType="begin"/>
      </w:r>
      <w:r w:rsidR="00EB2B74">
        <w:rPr>
          <w:rFonts w:ascii="Aptos" w:hAnsi="Aptos"/>
        </w:rPr>
        <w:instrText xml:space="preserve"> ADDIN ZOTERO_ITEM CSL_CITATION {"citationID":"kKWT9W5X","properties":{"formattedCitation":"(Fish et al. 2024)","plainCitation":"(Fish et al. 2024)","noteIndex":0},"citationItems":[{"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944DA7">
        <w:rPr>
          <w:rFonts w:ascii="Aptos" w:hAnsi="Aptos"/>
        </w:rPr>
        <w:fldChar w:fldCharType="separate"/>
      </w:r>
      <w:r w:rsidR="00944DA7" w:rsidRPr="00944DA7">
        <w:rPr>
          <w:rFonts w:ascii="Aptos" w:hAnsi="Aptos"/>
        </w:rPr>
        <w:t>(Fish et al. 2024)</w:t>
      </w:r>
      <w:r w:rsidR="00944DA7">
        <w:rPr>
          <w:rFonts w:ascii="Aptos" w:hAnsi="Aptos"/>
        </w:rPr>
        <w:fldChar w:fldCharType="end"/>
      </w:r>
      <w:r w:rsidR="006F75D1">
        <w:rPr>
          <w:rFonts w:ascii="Aptos" w:hAnsi="Aptos"/>
        </w:rPr>
        <w:t>.</w:t>
      </w:r>
      <w:r w:rsidR="00F023A5">
        <w:t xml:space="preserve"> </w:t>
      </w:r>
      <w:r w:rsidR="0090352F">
        <w:t>We aged and sexed birds upon capture</w:t>
      </w:r>
      <w:r w:rsidR="006F75D1">
        <w:t xml:space="preserve">, where </w:t>
      </w:r>
      <w:r w:rsidR="006E0B42">
        <w:t xml:space="preserve">juveniles </w:t>
      </w:r>
      <w:r w:rsidR="00E87F5A">
        <w:t>were birds undertaking their</w:t>
      </w:r>
      <w:r w:rsidR="006E0B42">
        <w:t xml:space="preserve"> first fall and spring migrations, after which </w:t>
      </w:r>
      <w:r w:rsidR="00E87F5A">
        <w:t>they were considered</w:t>
      </w:r>
      <w:r w:rsidR="00DF3520">
        <w:t xml:space="preserve"> adults.</w:t>
      </w:r>
      <w:r w:rsidR="0090352F">
        <w:t xml:space="preserve"> All capture and handling was conducted in accordance with </w:t>
      </w:r>
      <w:r w:rsidR="00E87F5A">
        <w:t>protocols approved by</w:t>
      </w:r>
      <w:r w:rsidR="00C076CD">
        <w:t xml:space="preserve"> the </w:t>
      </w:r>
      <w:r w:rsidR="00DE4D23">
        <w:t>University of Maine Institutional</w:t>
      </w:r>
      <w:r w:rsidR="00C076CD">
        <w:t xml:space="preserve"> </w:t>
      </w:r>
      <w:r w:rsidR="00DE4D23">
        <w:t>Animal Care and Use Committee (Protocols A2017_05_02</w:t>
      </w:r>
      <w:r w:rsidR="009D65EF">
        <w:t xml:space="preserve"> </w:t>
      </w:r>
      <w:r w:rsidR="00DE4D23">
        <w:t xml:space="preserve">and A2020_07_01) </w:t>
      </w:r>
      <w:r w:rsidR="009D65EF">
        <w:t>as well as</w:t>
      </w:r>
      <w:r w:rsidR="00DE4D23">
        <w:t xml:space="preserve"> </w:t>
      </w:r>
      <w:r w:rsidR="00E87F5A">
        <w:t xml:space="preserve">permits from </w:t>
      </w:r>
      <w:r w:rsidR="00DE4D23">
        <w:t>the USGS Bird</w:t>
      </w:r>
      <w:r w:rsidR="009D65EF">
        <w:t xml:space="preserve"> </w:t>
      </w:r>
      <w:r w:rsidR="00DE4D23">
        <w:t xml:space="preserve">Banding Laboratory </w:t>
      </w:r>
      <w:r w:rsidR="009D65EF">
        <w:t>and</w:t>
      </w:r>
      <w:r w:rsidR="00DE4D23">
        <w:t xml:space="preserve"> Canadian Bird Banding Office</w:t>
      </w:r>
      <w:r w:rsidR="00F54CE3">
        <w:t>.</w:t>
      </w:r>
    </w:p>
    <w:p w14:paraId="7F8EA4E1" w14:textId="0D106817" w:rsidR="00074D54" w:rsidRDefault="0014735B" w:rsidP="00BC7FFE">
      <w:pPr>
        <w:spacing w:line="480" w:lineRule="auto"/>
      </w:pPr>
      <w:r>
        <w:tab/>
      </w:r>
      <w:r w:rsidR="00057B9B" w:rsidRPr="00057B9B">
        <w:t>We programmed transmitters to collect locations every 1-3 days during migration, with locations alternating between diurnal (</w:t>
      </w:r>
      <w:r w:rsidR="00DD63A2">
        <w:t>1300–1500 hours Eastern Time</w:t>
      </w:r>
      <w:r w:rsidR="00057B9B" w:rsidRPr="00057B9B">
        <w:t>) and nocturnal (</w:t>
      </w:r>
      <w:r>
        <w:t>0000–0100 hours</w:t>
      </w:r>
      <w:r w:rsidR="00057B9B" w:rsidRPr="00057B9B">
        <w:t>) locations.</w:t>
      </w:r>
      <w:r w:rsidR="006916EE">
        <w:t xml:space="preserve"> </w:t>
      </w:r>
      <w:r w:rsidR="00186988">
        <w:t>We subset these readings to</w:t>
      </w:r>
      <w:r w:rsidR="007E792B">
        <w:t xml:space="preserve"> include only</w:t>
      </w:r>
      <w:r w:rsidR="00186988">
        <w:t xml:space="preserve"> </w:t>
      </w:r>
      <w:r w:rsidR="002E0192">
        <w:t xml:space="preserve">locations in which </w:t>
      </w:r>
      <w:r w:rsidR="007E792B">
        <w:t>birds had a known</w:t>
      </w:r>
      <w:r w:rsidR="002E0192">
        <w:t xml:space="preserve"> migratory or non-migratory state (</w:t>
      </w:r>
      <w:proofErr w:type="spellStart"/>
      <w:r w:rsidR="002E0192">
        <w:t>Chp</w:t>
      </w:r>
      <w:proofErr w:type="spellEnd"/>
      <w:r w:rsidR="002E0192">
        <w:t>. 2).</w:t>
      </w:r>
      <w:r w:rsidR="00BC7FFE">
        <w:t xml:space="preserve"> </w:t>
      </w:r>
      <w:r w:rsidR="00074D54">
        <w:t>We used ArcGIS Pro 3.2.1</w:t>
      </w:r>
      <w:r w:rsidR="005711A0">
        <w:t xml:space="preserve"> </w:t>
      </w:r>
      <w:r w:rsidR="00EC0E98">
        <w:fldChar w:fldCharType="begin"/>
      </w:r>
      <w:r w:rsidR="00EB2B74">
        <w:instrText xml:space="preserve"> ADDIN ZOTERO_ITEM CSL_CITATION {"citationID":"Lcu2KN4V","properties":{"formattedCitation":"(ESRI 2024)","plainCitation":"(ESRI 2024)","noteIndex":0},"citationItems":[{"id":785,"uris":["http://zotero.org/users/10854879/items/CPPH58DQ"],"itemData":{"id":785,"type":"software","event-place":"Redlands, CA","publisher":"Environmental Systems Research Institute","publisher-place":"Redlands, CA","source":"Google Scholar","title":"ArcGIS Pro","URL":"https://www.esrikr.com/wp-content/uploads/2019/04/ArcGIS-Pro-2.3.pdf","author":[{"literal":"ESRI"}],"accessed":{"date-parts":[["2024",3,23]]},"issued":{"date-parts":[["2024"]]}}}],"schema":"https://github.com/citation-style-language/schema/raw/master/csl-citation.json"} </w:instrText>
      </w:r>
      <w:r w:rsidR="00EC0E98">
        <w:fldChar w:fldCharType="separate"/>
      </w:r>
      <w:r w:rsidR="00EC0E98" w:rsidRPr="00EC0E98">
        <w:rPr>
          <w:rFonts w:ascii="Aptos" w:hAnsi="Aptos"/>
        </w:rPr>
        <w:t>(ESRI 2024)</w:t>
      </w:r>
      <w:r w:rsidR="00EC0E98">
        <w:fldChar w:fldCharType="end"/>
      </w:r>
      <w:r w:rsidR="00074D54">
        <w:t xml:space="preserve"> to </w:t>
      </w:r>
      <w:r w:rsidR="005711A0">
        <w:t xml:space="preserve">calculate </w:t>
      </w:r>
      <w:r w:rsidR="00074D54">
        <w:t>the difference between the</w:t>
      </w:r>
      <w:r w:rsidR="007F11EE">
        <w:t xml:space="preserve"> recorded altitude</w:t>
      </w:r>
      <w:r w:rsidR="00074D54">
        <w:t xml:space="preserve"> and </w:t>
      </w:r>
      <w:r w:rsidR="007F11EE">
        <w:t>orthometric elevation</w:t>
      </w:r>
      <w:r w:rsidR="00074D54">
        <w:t xml:space="preserve"> for each </w:t>
      </w:r>
      <w:r w:rsidR="007F11EE">
        <w:t>lo</w:t>
      </w:r>
      <w:r w:rsidR="00074D54">
        <w:t>cation</w:t>
      </w:r>
      <w:r w:rsidR="00FC36B5">
        <w:t xml:space="preserve"> </w:t>
      </w:r>
      <w:r w:rsidR="00EC0E98">
        <w:fldChar w:fldCharType="begin"/>
      </w:r>
      <w:r w:rsidR="00EB2B74">
        <w:instrText xml:space="preserve"> ADDIN ZOTERO_ITEM CSL_CITATION {"citationID":"eW9ArFwr","properties":{"formattedCitation":"(ESRI 2023)","plainCitation":"(ESRI 2023)","noteIndex":0},"citationItems":[{"id":786,"uris":["http://zotero.org/users/10854879/items/J9WEJCQF"],"itemData":{"id":786,"type":"dataset","publisher":"Environmental Systems Research Institute","title":"Terrain","URL":"https://www.arcgis.com/home/item.html?id=58a541efc59545e6b7137f961d7de883","author":[{"literal":"ESRI"}],"issued":{"date-parts":[["2023"]]}},"label":"page"}],"schema":"https://github.com/citation-style-language/schema/raw/master/csl-citation.json"} </w:instrText>
      </w:r>
      <w:r w:rsidR="00EC0E98">
        <w:fldChar w:fldCharType="separate"/>
      </w:r>
      <w:r w:rsidR="00FC36B5" w:rsidRPr="00FC36B5">
        <w:rPr>
          <w:rFonts w:ascii="Aptos" w:hAnsi="Aptos"/>
        </w:rPr>
        <w:t>(ESRI 2023)</w:t>
      </w:r>
      <w:r w:rsidR="00EC0E98">
        <w:fldChar w:fldCharType="end"/>
      </w:r>
      <w:r w:rsidR="007F11EE">
        <w:t xml:space="preserve">, providing a measurement of </w:t>
      </w:r>
      <w:r w:rsidR="00074D54">
        <w:t xml:space="preserve">height above ground level for each point. </w:t>
      </w:r>
      <w:r w:rsidR="0087594F">
        <w:t>To ensure computational tractability, we divided all observed altitudes by the maximum altitude in the dataset (2183m)</w:t>
      </w:r>
      <w:r w:rsidR="000B018B">
        <w:t>, allowing estimated flight altitudes to scale between 0 and 1.</w:t>
      </w:r>
      <w:r w:rsidR="00B44242">
        <w:t xml:space="preserve"> </w:t>
      </w:r>
      <w:r w:rsidR="00DD7BF5">
        <w:t>As</w:t>
      </w:r>
      <w:r w:rsidR="00883D31" w:rsidRPr="00883D31">
        <w:t xml:space="preserve"> woodcock are nocturnal migrants, we assumed all diurnal</w:t>
      </w:r>
      <w:r w:rsidR="00931948">
        <w:t xml:space="preserve"> and non-migratory points</w:t>
      </w:r>
      <w:r w:rsidR="00DD7BF5">
        <w:t xml:space="preserve"> were known ground locations</w:t>
      </w:r>
      <w:r w:rsidR="00883D31" w:rsidRPr="00883D31">
        <w:t xml:space="preserve">, while </w:t>
      </w:r>
      <w:r w:rsidR="00523F3F">
        <w:t xml:space="preserve">the flight status of nocturnal </w:t>
      </w:r>
      <w:r w:rsidR="00931948">
        <w:t xml:space="preserve">migratory </w:t>
      </w:r>
      <w:r w:rsidR="00523F3F">
        <w:t>points was unknown.</w:t>
      </w:r>
    </w:p>
    <w:p w14:paraId="5B602382" w14:textId="52F6F36F" w:rsidR="0074002D" w:rsidRDefault="0074002D" w:rsidP="0074002D">
      <w:pPr>
        <w:rPr>
          <w:i/>
          <w:iCs/>
        </w:rPr>
      </w:pPr>
      <w:r>
        <w:rPr>
          <w:i/>
          <w:iCs/>
        </w:rPr>
        <w:t>2.</w:t>
      </w:r>
      <w:r w:rsidR="00074D54">
        <w:rPr>
          <w:i/>
          <w:iCs/>
        </w:rPr>
        <w:t>2</w:t>
      </w:r>
      <w:r>
        <w:rPr>
          <w:i/>
          <w:iCs/>
        </w:rPr>
        <w:t xml:space="preserve"> Modeling altitude distributions</w:t>
      </w:r>
    </w:p>
    <w:p w14:paraId="57B2FAC9" w14:textId="1499B167" w:rsidR="00676994" w:rsidRPr="00676994" w:rsidRDefault="00676994" w:rsidP="000D609A">
      <w:pPr>
        <w:spacing w:line="480" w:lineRule="auto"/>
        <w:rPr>
          <w:rFonts w:eastAsiaTheme="minorEastAsia"/>
        </w:rPr>
      </w:pPr>
      <w:r>
        <w:t xml:space="preserve">Our model of woodcock flight altitudes included both </w:t>
      </w:r>
      <w:r w:rsidR="00D11473">
        <w:t>potential</w:t>
      </w:r>
      <w:r>
        <w:t xml:space="preserve"> flight locations and </w:t>
      </w:r>
      <w:r w:rsidR="00AC2AEA">
        <w:t>k</w:t>
      </w:r>
      <w:r w:rsidR="00AC2AEA" w:rsidRPr="00AC2AEA">
        <w:t>nown ground locations</w:t>
      </w:r>
      <w:r>
        <w:t xml:space="preserve">, with each class of data informing a different aspect of the model. </w:t>
      </w:r>
      <w:r w:rsidR="00E96EF7">
        <w:t>K</w:t>
      </w:r>
      <w:r w:rsidR="00A21936" w:rsidRPr="00A21936">
        <w:t xml:space="preserve">nown ground </w:t>
      </w:r>
      <w:r w:rsidR="00A21936" w:rsidRPr="00A21936">
        <w:lastRenderedPageBreak/>
        <w:t>locations</w:t>
      </w:r>
      <w:r>
        <w:t xml:space="preserve"> were assumed to always have a true altitude of 0m, making their recorded altitudes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solely attributable to measurement error </w:t>
      </w:r>
      <m:oMath>
        <m:r>
          <w:rPr>
            <w:rFonts w:ascii="Cambria Math" w:hAnsi="Cambria Math"/>
          </w:rPr>
          <m:t>E</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r>
          <w:rPr>
            <w:rFonts w:ascii="Cambria Math" w:hAnsi="Cambria Math"/>
          </w:rPr>
          <m:t>E</m:t>
        </m:r>
      </m:oMath>
      <w:r w:rsidR="0088630E">
        <w:rPr>
          <w:rFonts w:eastAsiaTheme="minorEastAsia"/>
        </w:rPr>
        <w:t>; importance of accommodating for measurement error is reviewed in</w:t>
      </w:r>
      <w:r w:rsidR="00305392">
        <w:rPr>
          <w:rFonts w:eastAsiaTheme="minorEastAsia"/>
        </w:rPr>
        <w:t xml:space="preserve"> </w:t>
      </w:r>
      <w:r w:rsidR="00305392">
        <w:rPr>
          <w:rFonts w:eastAsiaTheme="minorEastAsia"/>
        </w:rPr>
        <w:fldChar w:fldCharType="begin"/>
      </w:r>
      <w:r w:rsidR="00EB2B74">
        <w:rPr>
          <w:rFonts w:eastAsiaTheme="minorEastAsia"/>
        </w:rPr>
        <w:instrText xml:space="preserve"> ADDIN ZOTERO_ITEM CSL_CITATION {"citationID":"P5yIA5Fd","properties":{"formattedCitation":"(Poessel et al. 2018, P\\uc0\\u233{}ron et al. 2020)","plainCitation":"(Poessel et al. 2018, Péron et al. 2020)","dontUpdate":true,"noteIndex":0},"citationItems":[{"id":593,"uris":["http://zotero.org/users/10854879/items/SHWKV6LQ"],"itemData":{"id":593,"type":"article-journal","abstract":"Altitude measurements from wildlife tracking devices, combined with elevation data, are commonly used to estimate the flight altitude of volant animals. However, these data often include measurement error. Understanding this error may improve estimation of flight altitude and benefit applied ecology. There are a number of different approaches that have been used to address this measurement error. These include filtering based on GPS data, filtering based on behaviour of the study species, and use of state-space models to correct measurement error. The effectiveness of these approaches is highly variable. Recent studies have based inference of flight altitude on misunderstandings about avian natural history and technical or analytical tools. In this Commentary, we discuss these misunderstandings and suggest alternative strategies both to resolve some of these issues and to improve estimation of flight altitude. These strategies also can be applied to other measures derived from telemetry data. Synthesis and applications. Our Commentary is intended to clarify and improve upon some of the assumptions made when estimating flight altitude and, more broadly, when using GPS telemetry data. We also suggest best practices for identifying flight behaviour, addressing GPS error, and using flight altitudes to estimate collision risk with anthropogenic structures. Addressing the issues we describe would help improve estimates of flight altitude and advance understanding of the treatment of error in wildlife telemetry studies.","container-title":"Journal of Applied Ecology","DOI":"10.1111/1365-2664.13135","ISSN":"1365-2664","issue":"4","language":"en","license":"© 2018 The Authors. Journal of Applied Ecology published by John Wiley &amp; Sons Ltd on behalf of the British Ecological Society.","note":"_eprint: https://besjournals.onlinelibrary.wiley.com/doi/pdf/10.1111/1365-2664.13135","page":"2064-2070","source":"Wiley Online Library","title":"Improving estimation of flight altitude in wildlife telemetry studies","volume":"55","author":[{"family":"Poessel","given":"Sharon A."},{"family":"Duerr","given":"Adam E."},{"family":"Hall","given":"Jonathan C."},{"family":"Braham","given":"Melissa A."},{"family":"Katzner","given":"Todd E."}],"issued":{"date-parts":[["2018"]]}}},{"id":762,"uris":["http://zotero.org/users/10854879/items/YZU8EFTX"],"itemData":{"id":762,"type":"article-journal","abstract":"Global positioning systems (GPS) and altimeters are increasingly used to monitor vertical space use by aerial species, a key aspect of their ecological niche, that we need to know to manage our own use of the airspace, and to protect those species. However, there are various sources of error in flight height data (“height” above ground, as opposed to “altitude” above a reference like the sea level). First the altitude is measured with a vertical error from the devices themselves. Then there is error in the ground elevation below the tracked animals, which translates into error in flight height computed as the difference between altitude and ground elevation. Finally, there is error in the horizontal position of the animals, which translates into error in the predicted ground elevation below the animals. We used controlled field trials, simulations, and the reanalysis of raptor case studies with state-space models to illustrate the effect of improper error management.","container-title":"Animal Biotelemetry","DOI":"10.1186/s40317-020-00194-z","ISSN":"2050-3385","issue":"1","journalAbbreviation":"Anim Biotelemetry","language":"en","page":"5","source":"Springer Link","title":"The challenges of estimating the distribution of flight heights from telemetry or altimetry data","volume":"8","author":[{"family":"Péron","given":"Guillaume"},{"family":"Calabrese","given":"Justin M."},{"family":"Duriez","given":"Olivier"},{"family":"Fleming","given":"Christen H."},{"family":"García-Jiménez","given":"Ruth"},{"family":"Johnston","given":"Alison"},{"family":"Lambertucci","given":"Sergio A."},{"family":"Safi","given":"Kamran"},{"family":"Shepard","given":"Emily L. C."}],"issued":{"date-parts":[["2020",2,19]]}}}],"schema":"https://github.com/citation-style-language/schema/raw/master/csl-citation.json"} </w:instrText>
      </w:r>
      <w:r w:rsidR="00305392">
        <w:rPr>
          <w:rFonts w:eastAsiaTheme="minorEastAsia"/>
        </w:rPr>
        <w:fldChar w:fldCharType="separate"/>
      </w:r>
      <w:r w:rsidR="000077DB" w:rsidRPr="000077DB">
        <w:rPr>
          <w:rFonts w:ascii="Aptos" w:hAnsi="Aptos" w:cs="Times New Roman"/>
          <w:kern w:val="0"/>
        </w:rPr>
        <w:t>Poessel et al. 2018, Péron et al. 2020)</w:t>
      </w:r>
      <w:r w:rsidR="00305392">
        <w:rPr>
          <w:rFonts w:eastAsiaTheme="minorEastAsia"/>
        </w:rPr>
        <w:fldChar w:fldCharType="end"/>
      </w:r>
      <w:r>
        <w:rPr>
          <w:rFonts w:eastAsiaTheme="minorEastAsia"/>
        </w:rPr>
        <w:t>. As such,</w:t>
      </w:r>
      <w:r w:rsidR="005711A0">
        <w:rPr>
          <w:rFonts w:eastAsiaTheme="minorEastAsia"/>
        </w:rPr>
        <w:t xml:space="preserve"> we used</w:t>
      </w:r>
      <w:r>
        <w:rPr>
          <w:rFonts w:eastAsiaTheme="minorEastAsia"/>
        </w:rPr>
        <w:t xml:space="preserve"> </w:t>
      </w:r>
      <w:r w:rsidR="00E96EF7">
        <w:rPr>
          <w:rFonts w:eastAsiaTheme="minorEastAsia"/>
        </w:rPr>
        <w:t>k</w:t>
      </w:r>
      <w:r w:rsidR="00E96EF7" w:rsidRPr="00E96EF7">
        <w:rPr>
          <w:rFonts w:eastAsiaTheme="minorEastAsia"/>
        </w:rPr>
        <w:t>nown ground locations</w:t>
      </w:r>
      <w:r>
        <w:t xml:space="preserve"> to estimate the error terms of the model. </w:t>
      </w:r>
      <w:r w:rsidR="00C27B77">
        <w:t>Potential</w:t>
      </w:r>
      <w:r>
        <w:t xml:space="preserve"> flight locations had either a true altitude of 0m,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r>
          <w:rPr>
            <w:rFonts w:ascii="Cambria Math" w:hAnsi="Cambria Math"/>
          </w:rPr>
          <m:t>E</m:t>
        </m:r>
      </m:oMath>
      <w:r>
        <w:rPr>
          <w:rFonts w:eastAsiaTheme="minorEastAsia"/>
        </w:rPr>
        <w:t>,</w:t>
      </w:r>
      <w:r>
        <w:t xml:space="preserve"> or </w:t>
      </w:r>
      <w:r w:rsidR="00472AED">
        <w:t xml:space="preserve">a </w:t>
      </w:r>
      <w:r>
        <w:t xml:space="preserve">flight altitud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 </w:t>
      </w:r>
      <m:oMath>
        <m:r>
          <w:rPr>
            <w:rFonts w:ascii="Cambria Math" w:hAnsi="Cambria Math"/>
          </w:rPr>
          <m:t>E</m:t>
        </m:r>
      </m:oMath>
      <w:r>
        <w:rPr>
          <w:rFonts w:eastAsiaTheme="minorEastAsia"/>
        </w:rPr>
        <w:t xml:space="preserve">. Thus, </w:t>
      </w:r>
      <w:r w:rsidR="00D11473">
        <w:rPr>
          <w:rFonts w:eastAsiaTheme="minorEastAsia"/>
        </w:rPr>
        <w:t>potential</w:t>
      </w:r>
      <w:r>
        <w:rPr>
          <w:rFonts w:eastAsiaTheme="minorEastAsia"/>
        </w:rPr>
        <w:t xml:space="preserve"> flight locations could be used to</w:t>
      </w:r>
      <w:r w:rsidR="005E00B7" w:rsidRPr="005E00B7">
        <w:rPr>
          <w:rFonts w:eastAsiaTheme="minorEastAsia"/>
        </w:rPr>
        <w:t xml:space="preserve"> </w:t>
      </w:r>
      <w:r>
        <w:rPr>
          <w:rFonts w:eastAsiaTheme="minorEastAsia"/>
        </w:rPr>
        <w:t xml:space="preserve">estimate </w:t>
      </w:r>
      <w:r w:rsidR="00472AED">
        <w:rPr>
          <w:rFonts w:eastAsiaTheme="minorEastAsia"/>
        </w:rPr>
        <w:t>a</w:t>
      </w:r>
      <w:r>
        <w:rPr>
          <w:rFonts w:eastAsiaTheme="minorEastAsia"/>
        </w:rPr>
        <w:t xml:space="preserve"> </w:t>
      </w:r>
      <w:r w:rsidR="00472AED">
        <w:rPr>
          <w:rFonts w:eastAsiaTheme="minorEastAsia"/>
        </w:rPr>
        <w:t xml:space="preserve">latent </w:t>
      </w:r>
      <w:r>
        <w:rPr>
          <w:rFonts w:eastAsiaTheme="minorEastAsia"/>
        </w:rPr>
        <w:t>flight state</w:t>
      </w:r>
      <w:r w:rsidR="00D336D5">
        <w:t xml:space="preserve"> </w:t>
      </w:r>
      <w:r w:rsidR="00472AED">
        <w:t xml:space="preserve">which we </w:t>
      </w:r>
      <w:r>
        <w:t xml:space="preserve">represented as </w:t>
      </w:r>
      <w:r>
        <w:rPr>
          <w:rFonts w:eastAsiaTheme="minorEastAsia"/>
        </w:rPr>
        <w:t xml:space="preserve">binomial variable </w:t>
      </w:r>
      <m:oMath>
        <m:r>
          <w:rPr>
            <w:rFonts w:ascii="Cambria Math" w:hAnsi="Cambria Math"/>
          </w:rPr>
          <m:t>I</m:t>
        </m:r>
      </m:oMath>
      <w:r w:rsidR="005E00B7">
        <w:rPr>
          <w:rFonts w:eastAsiaTheme="minorEastAsia"/>
        </w:rPr>
        <w:t xml:space="preserve">, with </w:t>
      </w:r>
      <m:oMath>
        <m:r>
          <w:rPr>
            <w:rFonts w:ascii="Cambria Math" w:hAnsi="Cambria Math"/>
          </w:rPr>
          <m:t>I</m:t>
        </m:r>
      </m:oMath>
      <w:r w:rsidR="00472AED">
        <w:rPr>
          <w:rFonts w:eastAsiaTheme="minorEastAsia"/>
        </w:rPr>
        <w:t>=0</w:t>
      </w:r>
      <w:r w:rsidR="005E00B7">
        <w:rPr>
          <w:rFonts w:eastAsiaTheme="minorEastAsia"/>
        </w:rPr>
        <w:t xml:space="preserve"> indicating a ground location and </w:t>
      </w:r>
      <m:oMath>
        <m:r>
          <w:rPr>
            <w:rFonts w:ascii="Cambria Math" w:hAnsi="Cambria Math"/>
          </w:rPr>
          <m:t>I</m:t>
        </m:r>
      </m:oMath>
      <w:r w:rsidR="00472AED">
        <w:rPr>
          <w:rFonts w:eastAsiaTheme="minorEastAsia"/>
        </w:rPr>
        <w:t>=1</w:t>
      </w:r>
      <w:r w:rsidR="005E00B7">
        <w:rPr>
          <w:rFonts w:eastAsiaTheme="minorEastAsia"/>
        </w:rPr>
        <w:t xml:space="preserve"> indicating a flight location</w:t>
      </w:r>
      <w:r w:rsidR="00472AED">
        <w:rPr>
          <w:rFonts w:eastAsiaTheme="minorEastAsia"/>
        </w:rPr>
        <w:t xml:space="preserve">. We derive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w:t>
      </w:r>
      <w:r w:rsidR="00472AED">
        <w:rPr>
          <w:rFonts w:eastAsiaTheme="minorEastAsia"/>
        </w:rPr>
        <w:t xml:space="preserve">from locations where </w:t>
      </w:r>
      <m:oMath>
        <m:r>
          <w:rPr>
            <w:rFonts w:ascii="Cambria Math" w:hAnsi="Cambria Math"/>
          </w:rPr>
          <m:t>I</m:t>
        </m:r>
      </m:oMath>
      <w:r w:rsidR="00472AED">
        <w:rPr>
          <w:rFonts w:eastAsiaTheme="minorEastAsia"/>
        </w:rPr>
        <w:t>=1</w:t>
      </w:r>
      <w:r w:rsidR="00610232">
        <w:rPr>
          <w:rFonts w:eastAsiaTheme="minorEastAsia"/>
        </w:rPr>
        <w:t>,</w:t>
      </w:r>
    </w:p>
    <w:p w14:paraId="411C2723" w14:textId="73189328" w:rsidR="00B83ECD" w:rsidRDefault="00B83ECD" w:rsidP="00610232">
      <w:pPr>
        <w:pStyle w:val="Caption"/>
        <w:jc w:val="center"/>
      </w:pPr>
      <w:r>
        <w:t xml:space="preserve">Equation </w:t>
      </w:r>
      <w:r w:rsidR="007F7334">
        <w:fldChar w:fldCharType="begin"/>
      </w:r>
      <w:r w:rsidR="007F7334">
        <w:instrText xml:space="preserve"> SEQ Equation \* ARABIC </w:instrText>
      </w:r>
      <w:r w:rsidR="007F7334">
        <w:fldChar w:fldCharType="separate"/>
      </w:r>
      <w:r w:rsidR="002B623B">
        <w:rPr>
          <w:noProof/>
        </w:rPr>
        <w:t>1</w:t>
      </w:r>
      <w:r w:rsidR="007F7334">
        <w:rPr>
          <w:noProof/>
        </w:rPr>
        <w:fldChar w:fldCharType="end"/>
      </w:r>
    </w:p>
    <w:p w14:paraId="6FF5CDD3" w14:textId="47B45002" w:rsidR="008B2228" w:rsidRPr="008B2228" w:rsidRDefault="00C7151B" w:rsidP="000D609A">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 xml:space="preserve">= </m:t>
          </m:r>
          <m:r>
            <w:rPr>
              <w:rFonts w:ascii="Cambria Math" w:hAnsi="Cambria Math"/>
            </w:rPr>
            <m:t>I</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hAnsi="Cambria Math"/>
            </w:rPr>
            <m:t xml:space="preserve">+ </m:t>
          </m:r>
          <m:r>
            <w:rPr>
              <w:rFonts w:ascii="Cambria Math" w:hAnsi="Cambria Math"/>
            </w:rPr>
            <m:t>E</m:t>
          </m:r>
        </m:oMath>
      </m:oMathPara>
    </w:p>
    <w:p w14:paraId="6603A1AF" w14:textId="522DF901" w:rsidR="008B2228" w:rsidRPr="008B2228" w:rsidRDefault="006927AD" w:rsidP="000D609A">
      <w:pPr>
        <w:spacing w:line="480" w:lineRule="auto"/>
        <w:rPr>
          <w:rFonts w:eastAsiaTheme="minorEastAsia"/>
        </w:rPr>
      </w:pPr>
      <m:oMathPara>
        <m:oMath>
          <m:r>
            <w:rPr>
              <w:rFonts w:ascii="Cambria Math" w:eastAsiaTheme="minorEastAsia" w:hAnsi="Cambria Math"/>
            </w:rPr>
            <m:t>E ~ Normal(</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r>
            <w:rPr>
              <w:rFonts w:ascii="Cambria Math" w:eastAsiaTheme="minorEastAsia" w:hAnsi="Cambria Math"/>
            </w:rPr>
            <m:t>)</m:t>
          </m:r>
        </m:oMath>
      </m:oMathPara>
    </w:p>
    <w:p w14:paraId="3F93D798" w14:textId="047D41AB" w:rsidR="00A10579" w:rsidRPr="006927AD" w:rsidRDefault="00C7151B" w:rsidP="000D609A">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eastAsiaTheme="minorEastAsia" w:hAnsi="Cambria Math"/>
            </w:rPr>
            <m:t xml:space="preserve"> ~ </m:t>
          </m:r>
          <m:r>
            <w:rPr>
              <w:rFonts w:ascii="Cambria Math" w:eastAsiaTheme="minorEastAsia" w:hAnsi="Cambria Math"/>
            </w:rPr>
            <m:t>Gamma</m:t>
          </m:r>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r>
            <w:rPr>
              <w:rFonts w:ascii="Cambria Math" w:eastAsiaTheme="minorEastAsia" w:hAnsi="Cambria Math"/>
            </w:rPr>
            <m:t>β</m:t>
          </m:r>
          <m:r>
            <w:rPr>
              <w:rFonts w:ascii="Cambria Math" w:eastAsiaTheme="minorEastAsia" w:hAnsi="Cambria Math"/>
            </w:rPr>
            <m:t>)</m:t>
          </m:r>
        </m:oMath>
      </m:oMathPara>
    </w:p>
    <w:p w14:paraId="58DDEC1A" w14:textId="02A6A5EA" w:rsidR="006927AD" w:rsidRPr="006927AD" w:rsidRDefault="00676994" w:rsidP="00B83ECD">
      <w:pPr>
        <w:spacing w:line="480" w:lineRule="auto"/>
        <w:rPr>
          <w:rFonts w:eastAsiaTheme="minorEastAsia"/>
        </w:rPr>
      </w:pPr>
      <w:r>
        <w:rPr>
          <w:rFonts w:eastAsiaTheme="minorEastAsia"/>
        </w:rPr>
        <w:t>w</w:t>
      </w:r>
      <w:r w:rsidR="006927AD">
        <w:rPr>
          <w:rFonts w:eastAsiaTheme="minorEastAsia"/>
        </w:rPr>
        <w:t>ith</w:t>
      </w:r>
      <w:r>
        <w:rPr>
          <w:rFonts w:eastAsiaTheme="minorEastAsia"/>
        </w:rPr>
        <w:t xml:space="preserve"> </w:t>
      </w:r>
      <m:oMath>
        <m:r>
          <w:rPr>
            <w:rFonts w:ascii="Cambria Math" w:hAnsi="Cambria Math"/>
          </w:rPr>
          <m:t>I</m:t>
        </m:r>
      </m:oMath>
      <w:r>
        <w:rPr>
          <w:rFonts w:eastAsiaTheme="minorEastAsia"/>
        </w:rPr>
        <w:t xml:space="preserve"> </w:t>
      </w:r>
      <w:r w:rsidR="00472AED">
        <w:rPr>
          <w:rFonts w:eastAsiaTheme="minorEastAsia"/>
        </w:rPr>
        <w:t xml:space="preserve">fixed to </w:t>
      </w:r>
      <w:r>
        <w:rPr>
          <w:rFonts w:eastAsiaTheme="minorEastAsia"/>
        </w:rPr>
        <w:t xml:space="preserve">0 for all </w:t>
      </w:r>
      <w:r w:rsidR="00E96EF7">
        <w:rPr>
          <w:rFonts w:eastAsiaTheme="minorEastAsia"/>
        </w:rPr>
        <w:t>k</w:t>
      </w:r>
      <w:r w:rsidR="00E96EF7" w:rsidRPr="00E96EF7">
        <w:rPr>
          <w:rFonts w:eastAsiaTheme="minorEastAsia"/>
        </w:rPr>
        <w:t>nown ground locations</w:t>
      </w:r>
      <w:r>
        <w:rPr>
          <w:rFonts w:eastAsiaTheme="minorEastAsia"/>
        </w:rPr>
        <w:t xml:space="preserve"> and as an estimable parameter for all </w:t>
      </w:r>
      <w:r w:rsidR="00D11473">
        <w:rPr>
          <w:rFonts w:eastAsiaTheme="minorEastAsia"/>
        </w:rPr>
        <w:t>potential</w:t>
      </w:r>
      <w:r>
        <w:rPr>
          <w:rFonts w:eastAsiaTheme="minorEastAsia"/>
        </w:rPr>
        <w:t xml:space="preserve"> flight locations. When </w:t>
      </w:r>
      <m:oMath>
        <m:r>
          <w:rPr>
            <w:rFonts w:ascii="Cambria Math" w:hAnsi="Cambria Math"/>
          </w:rPr>
          <m:t>I</m:t>
        </m:r>
      </m:oMath>
      <w:r w:rsidR="006927AD">
        <w:rPr>
          <w:rFonts w:eastAsiaTheme="minorEastAsia"/>
        </w:rPr>
        <w:t xml:space="preserve"> was</w:t>
      </w:r>
      <w:r>
        <w:rPr>
          <w:rFonts w:eastAsiaTheme="minorEastAsia"/>
        </w:rPr>
        <w:t xml:space="preserve"> not known, we provided</w:t>
      </w:r>
      <w:r w:rsidR="006927AD">
        <w:rPr>
          <w:rFonts w:eastAsiaTheme="minorEastAsia"/>
        </w:rPr>
        <w:t xml:space="preserve"> an informed prior of </w:t>
      </w:r>
      <w:r w:rsidR="006927AD">
        <w:rPr>
          <w:rFonts w:eastAsiaTheme="minorEastAsia"/>
          <w:i/>
          <w:iCs/>
        </w:rPr>
        <w:t>p = 0.33</w:t>
      </w:r>
      <w:r w:rsidR="00472AED">
        <w:rPr>
          <w:rFonts w:eastAsiaTheme="minorEastAsia"/>
          <w:i/>
          <w:iCs/>
        </w:rPr>
        <w:t>,</w:t>
      </w:r>
      <w:r w:rsidR="006927AD">
        <w:rPr>
          <w:rFonts w:eastAsiaTheme="minorEastAsia"/>
        </w:rPr>
        <w:t xml:space="preserve"> </w:t>
      </w:r>
      <w:r w:rsidR="00472AED">
        <w:rPr>
          <w:rFonts w:eastAsiaTheme="minorEastAsia"/>
        </w:rPr>
        <w:t xml:space="preserve">which we </w:t>
      </w:r>
      <w:r w:rsidR="006927AD">
        <w:rPr>
          <w:rFonts w:eastAsiaTheme="minorEastAsia"/>
        </w:rPr>
        <w:t>based on</w:t>
      </w:r>
      <w:r w:rsidR="004E0520">
        <w:rPr>
          <w:rFonts w:eastAsiaTheme="minorEastAsia"/>
        </w:rPr>
        <w:t xml:space="preserve"> </w:t>
      </w:r>
      <w:r w:rsidR="00A8309F">
        <w:rPr>
          <w:rFonts w:eastAsiaTheme="minorEastAsia"/>
        </w:rPr>
        <w:t>pre</w:t>
      </w:r>
      <w:r w:rsidR="00A0390E">
        <w:rPr>
          <w:rFonts w:eastAsiaTheme="minorEastAsia"/>
        </w:rPr>
        <w:t xml:space="preserve">-existing knowledge </w:t>
      </w:r>
      <w:r w:rsidR="00563240">
        <w:rPr>
          <w:rFonts w:eastAsiaTheme="minorEastAsia"/>
        </w:rPr>
        <w:t>of the ratio of stopovers</w:t>
      </w:r>
      <w:r w:rsidR="007B7E95">
        <w:rPr>
          <w:rFonts w:eastAsiaTheme="minorEastAsia"/>
        </w:rPr>
        <w:t xml:space="preserve"> to</w:t>
      </w:r>
      <w:r w:rsidR="00563240">
        <w:rPr>
          <w:rFonts w:eastAsiaTheme="minorEastAsia"/>
        </w:rPr>
        <w:t xml:space="preserve"> migratory flights </w:t>
      </w:r>
      <w:r w:rsidR="007B7E95">
        <w:rPr>
          <w:rFonts w:eastAsiaTheme="minorEastAsia"/>
        </w:rPr>
        <w:t xml:space="preserve">during a typical woodcock migration </w:t>
      </w:r>
      <w:r w:rsidR="00323F39">
        <w:rPr>
          <w:rFonts w:eastAsiaTheme="minorEastAsia"/>
        </w:rPr>
        <w:fldChar w:fldCharType="begin"/>
      </w:r>
      <w:r w:rsidR="00EB2B74">
        <w:rPr>
          <w:rFonts w:eastAsiaTheme="minorEastAsia"/>
        </w:rPr>
        <w:instrText xml:space="preserve"> ADDIN ZOTERO_ITEM CSL_CITATION {"citationID":"TrOiUuup","properties":{"formattedCitation":"(Fish et al. 2024)","plainCitation":"(Fish et al. 2024)","noteIndex":0},"citationItems":[{"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323F39">
        <w:rPr>
          <w:rFonts w:eastAsiaTheme="minorEastAsia"/>
        </w:rPr>
        <w:fldChar w:fldCharType="separate"/>
      </w:r>
      <w:r w:rsidR="00323F39" w:rsidRPr="00323F39">
        <w:rPr>
          <w:rFonts w:ascii="Aptos" w:hAnsi="Aptos"/>
        </w:rPr>
        <w:t>(Fish et al. 2024)</w:t>
      </w:r>
      <w:r w:rsidR="00323F39">
        <w:rPr>
          <w:rFonts w:eastAsiaTheme="minorEastAsia"/>
        </w:rPr>
        <w:fldChar w:fldCharType="end"/>
      </w:r>
      <w:r w:rsidR="000477B0">
        <w:rPr>
          <w:rFonts w:eastAsiaTheme="minorEastAsia"/>
        </w:rPr>
        <w:t>.</w:t>
      </w:r>
      <w:r w:rsidR="0044038E">
        <w:rPr>
          <w:rFonts w:eastAsiaTheme="minorEastAsia"/>
        </w:rPr>
        <w:t xml:space="preserve"> </w:t>
      </w:r>
      <w:r w:rsidR="00472AED">
        <w:rPr>
          <w:rFonts w:eastAsiaTheme="minorEastAsia"/>
        </w:rPr>
        <w:t>M</w:t>
      </w:r>
      <w:r w:rsidR="0044038E">
        <w:rPr>
          <w:rFonts w:eastAsiaTheme="minorEastAsia"/>
        </w:rPr>
        <w:t xml:space="preserve">easurement bias in the data,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44038E">
        <w:rPr>
          <w:rFonts w:eastAsiaTheme="minorEastAsia"/>
        </w:rPr>
        <w:t xml:space="preserve">, was given an uninformative normal prior with mean 0 and standard deviation 1, while the standard deviation of the measurement err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44038E">
        <w:rPr>
          <w:rFonts w:eastAsiaTheme="minorEastAsia"/>
        </w:rPr>
        <w:t xml:space="preserve">, was given a half-normal prior </w:t>
      </w:r>
      <w:r w:rsidR="00B83ECD">
        <w:rPr>
          <w:rFonts w:eastAsiaTheme="minorEastAsia"/>
        </w:rPr>
        <w:t xml:space="preserve">with </w:t>
      </w:r>
      <w:r w:rsidR="0044038E">
        <w:rPr>
          <w:rFonts w:eastAsiaTheme="minorEastAsia"/>
        </w:rPr>
        <w:t xml:space="preserve">standard deviation 1. </w:t>
      </w:r>
      <w:r w:rsidR="008F5D82">
        <w:rPr>
          <w:rFonts w:eastAsiaTheme="minorEastAsia"/>
        </w:rPr>
        <w:t>We modelled t</w:t>
      </w:r>
      <w:r w:rsidR="008219B3">
        <w:rPr>
          <w:rFonts w:eastAsiaTheme="minorEastAsia"/>
        </w:rPr>
        <w:t xml:space="preserve">he distribution of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44038E">
        <w:rPr>
          <w:rFonts w:eastAsiaTheme="minorEastAsia"/>
        </w:rPr>
        <w:t xml:space="preserve"> using a gamma distribution with shape parameter </w:t>
      </w:r>
      <m:oMath>
        <m:r>
          <w:rPr>
            <w:rFonts w:ascii="Cambria Math" w:eastAsiaTheme="minorEastAsia" w:hAnsi="Cambria Math"/>
          </w:rPr>
          <m:t>α</m:t>
        </m:r>
      </m:oMath>
      <w:r w:rsidR="0044038E">
        <w:rPr>
          <w:rFonts w:eastAsiaTheme="minorEastAsia"/>
        </w:rPr>
        <w:t xml:space="preserve"> and rate parameter </w:t>
      </w:r>
      <m:oMath>
        <m:r>
          <w:rPr>
            <w:rFonts w:ascii="Cambria Math" w:eastAsiaTheme="minorEastAsia" w:hAnsi="Cambria Math"/>
          </w:rPr>
          <m:t>β</m:t>
        </m:r>
      </m:oMath>
      <w:r w:rsidR="0044038E">
        <w:rPr>
          <w:rFonts w:eastAsiaTheme="minorEastAsia"/>
        </w:rPr>
        <w:t xml:space="preserve">. </w:t>
      </w:r>
      <w:r w:rsidR="00B83ECD">
        <w:rPr>
          <w:rFonts w:eastAsiaTheme="minorEastAsia"/>
        </w:rPr>
        <w:t xml:space="preserve">We gave </w:t>
      </w:r>
      <m:oMath>
        <m:r>
          <w:rPr>
            <w:rFonts w:ascii="Cambria Math" w:eastAsiaTheme="minorEastAsia" w:hAnsi="Cambria Math"/>
          </w:rPr>
          <m:t>α</m:t>
        </m:r>
      </m:oMath>
      <w:r w:rsidR="0044038E">
        <w:rPr>
          <w:rFonts w:eastAsiaTheme="minorEastAsia"/>
        </w:rPr>
        <w:t xml:space="preserve"> </w:t>
      </w:r>
      <w:r w:rsidR="00950E0F">
        <w:rPr>
          <w:rFonts w:eastAsiaTheme="minorEastAsia"/>
        </w:rPr>
        <w:t xml:space="preserve">and </w:t>
      </w:r>
      <m:oMath>
        <m:r>
          <w:rPr>
            <w:rFonts w:ascii="Cambria Math" w:eastAsiaTheme="minorEastAsia" w:hAnsi="Cambria Math"/>
          </w:rPr>
          <m:t>β</m:t>
        </m:r>
      </m:oMath>
      <w:r w:rsidR="00950E0F">
        <w:rPr>
          <w:rFonts w:eastAsiaTheme="minorEastAsia"/>
        </w:rPr>
        <w:t xml:space="preserve"> </w:t>
      </w:r>
      <w:r w:rsidR="0044038E">
        <w:rPr>
          <w:rFonts w:eastAsiaTheme="minorEastAsia"/>
        </w:rPr>
        <w:t>semi-informative prior</w:t>
      </w:r>
      <w:r w:rsidR="00950E0F">
        <w:rPr>
          <w:rFonts w:eastAsiaTheme="minorEastAsia"/>
        </w:rPr>
        <w:t>s to restrict their possible values to</w:t>
      </w:r>
      <w:r w:rsidR="0044038E">
        <w:rPr>
          <w:rFonts w:eastAsiaTheme="minorEastAsia"/>
        </w:rPr>
        <w:t xml:space="preserve"> </w:t>
      </w:r>
      <w:r w:rsidR="00950E0F">
        <w:rPr>
          <w:rFonts w:eastAsiaTheme="minorEastAsia"/>
        </w:rPr>
        <w:t>those that might sensibly describe a distribution scaled between 0 and 1</w:t>
      </w:r>
      <w:r w:rsidR="00B83ECD">
        <w:rPr>
          <w:rFonts w:eastAsiaTheme="minorEastAsia"/>
        </w:rPr>
        <w:t xml:space="preserve"> </w:t>
      </w:r>
      <w:r w:rsidR="00323F39">
        <w:rPr>
          <w:rFonts w:eastAsiaTheme="minorEastAsia"/>
        </w:rPr>
        <w:fldChar w:fldCharType="begin"/>
      </w:r>
      <w:r w:rsidR="00EB2B74">
        <w:rPr>
          <w:rFonts w:eastAsiaTheme="minorEastAsia"/>
        </w:rPr>
        <w:instrText xml:space="preserve"> ADDIN ZOTERO_ITEM CSL_CITATION {"citationID":"VIPOy35e","properties":{"formattedCitation":"(McElreath 2018)","plainCitation":"(McElreath 2018)","noteIndex":0},"citationItems":[{"id":758,"uris":["http://zotero.org/users/10854879/items/KH8M78ED"],"itemData":{"id":758,"type":"book","publisher":"Chapman and Hall/CRC","source":"Google Scholar","title":"Statistical rethinking: A Bayesian course with examples in R and Stan","title-short":"Statistical rethinking","URL":"https://www.taylorfrancis.com/books/mono/10.1201/9781315372495/statistical-rethinking-richard-mcelreath","author":[{"family":"McElreath","given":"Richard"}],"accessed":{"date-parts":[["2024",3,20]]},"issued":{"date-parts":[["2018"]]}}}],"schema":"https://github.com/citation-style-language/schema/raw/master/csl-citation.json"} </w:instrText>
      </w:r>
      <w:r w:rsidR="00323F39">
        <w:rPr>
          <w:rFonts w:eastAsiaTheme="minorEastAsia"/>
        </w:rPr>
        <w:fldChar w:fldCharType="separate"/>
      </w:r>
      <w:r w:rsidR="00323F39" w:rsidRPr="00323F39">
        <w:rPr>
          <w:rFonts w:ascii="Aptos" w:hAnsi="Aptos"/>
        </w:rPr>
        <w:t>(McElreath 2018)</w:t>
      </w:r>
      <w:r w:rsidR="00323F39">
        <w:rPr>
          <w:rFonts w:eastAsiaTheme="minorEastAsia"/>
        </w:rPr>
        <w:fldChar w:fldCharType="end"/>
      </w:r>
      <w:r w:rsidR="00B83ECD">
        <w:rPr>
          <w:rFonts w:eastAsiaTheme="minorEastAsia"/>
        </w:rPr>
        <w:t>.</w:t>
      </w:r>
      <w:r w:rsidR="00950E0F">
        <w:rPr>
          <w:rFonts w:eastAsiaTheme="minorEastAsia"/>
        </w:rPr>
        <w:t xml:space="preserve"> After </w:t>
      </w:r>
      <w:r w:rsidR="00B83ECD">
        <w:rPr>
          <w:rFonts w:eastAsiaTheme="minorEastAsia"/>
        </w:rPr>
        <w:t>simulating</w:t>
      </w:r>
      <w:r w:rsidR="00950E0F">
        <w:rPr>
          <w:rFonts w:eastAsiaTheme="minorEastAsia"/>
        </w:rPr>
        <w:t xml:space="preserve"> possible distributions, we </w:t>
      </w:r>
      <w:r w:rsidR="002C5E37">
        <w:rPr>
          <w:rFonts w:eastAsiaTheme="minorEastAsia"/>
        </w:rPr>
        <w:t>chose</w:t>
      </w:r>
      <w:r w:rsidR="00950E0F">
        <w:rPr>
          <w:rFonts w:eastAsiaTheme="minorEastAsia"/>
        </w:rPr>
        <w:t xml:space="preserve"> to give </w:t>
      </w:r>
      <m:oMath>
        <m:r>
          <w:rPr>
            <w:rFonts w:ascii="Cambria Math" w:eastAsiaTheme="minorEastAsia" w:hAnsi="Cambria Math"/>
          </w:rPr>
          <m:t>α</m:t>
        </m:r>
      </m:oMath>
      <w:r w:rsidR="00950E0F">
        <w:rPr>
          <w:rFonts w:eastAsiaTheme="minorEastAsia"/>
        </w:rPr>
        <w:t xml:space="preserve"> a half-normal </w:t>
      </w:r>
      <w:r w:rsidR="00B83ECD">
        <w:rPr>
          <w:rFonts w:eastAsiaTheme="minorEastAsia"/>
        </w:rPr>
        <w:t>prior</w:t>
      </w:r>
      <w:r w:rsidR="00950E0F">
        <w:rPr>
          <w:rFonts w:eastAsiaTheme="minorEastAsia"/>
        </w:rPr>
        <w:t xml:space="preserve"> with </w:t>
      </w:r>
      <w:r w:rsidR="00B83ECD">
        <w:rPr>
          <w:rFonts w:eastAsiaTheme="minorEastAsia"/>
        </w:rPr>
        <w:t xml:space="preserve">standard derivation 5 and </w:t>
      </w:r>
      <m:oMath>
        <m:r>
          <w:rPr>
            <w:rFonts w:ascii="Cambria Math" w:eastAsiaTheme="minorEastAsia" w:hAnsi="Cambria Math"/>
          </w:rPr>
          <m:t>β</m:t>
        </m:r>
      </m:oMath>
      <w:r w:rsidR="00B83ECD">
        <w:rPr>
          <w:rFonts w:eastAsiaTheme="minorEastAsia"/>
        </w:rPr>
        <w:t xml:space="preserve"> a half-normal prior with standard derivation 10.</w:t>
      </w:r>
    </w:p>
    <w:p w14:paraId="7962C30E" w14:textId="4E25EF60" w:rsidR="006927AD" w:rsidRDefault="00B83ECD" w:rsidP="00B83ECD">
      <w:pPr>
        <w:spacing w:line="480" w:lineRule="auto"/>
        <w:rPr>
          <w:rFonts w:eastAsiaTheme="minorEastAsia"/>
        </w:rPr>
      </w:pPr>
      <w:r>
        <w:rPr>
          <w:rFonts w:eastAsiaTheme="minorEastAsia"/>
        </w:rPr>
        <w:tab/>
        <w:t>Season and age models both received a similar formulation to the base model, with the only difference being the use of group-specific</w:t>
      </w:r>
      <w:r w:rsidR="005E00B7">
        <w:rPr>
          <w:rFonts w:eastAsiaTheme="minorEastAsia"/>
        </w:rPr>
        <w:t xml:space="preserve"> (</w:t>
      </w:r>
      <w:r w:rsidR="005E00B7">
        <w:rPr>
          <w:rFonts w:eastAsiaTheme="minorEastAsia"/>
          <w:i/>
          <w:iCs/>
        </w:rPr>
        <w:t>g</w:t>
      </w:r>
      <w:r w:rsidR="005E00B7">
        <w:rPr>
          <w:rFonts w:eastAsiaTheme="minorEastAsia"/>
        </w:rPr>
        <w:t>)</w:t>
      </w:r>
      <w:r>
        <w:rPr>
          <w:rFonts w:eastAsiaTheme="minorEastAsia"/>
        </w:rPr>
        <w:t xml:space="preserve">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w:t>
      </w:r>
      <w:proofErr w:type="gramStart"/>
      <w:r>
        <w:rPr>
          <w:rFonts w:eastAsiaTheme="minorEastAsia"/>
        </w:rPr>
        <w:t>parameters</w:t>
      </w:r>
      <w:proofErr w:type="gramEnd"/>
    </w:p>
    <w:p w14:paraId="45D6CD87" w14:textId="5719F6E2" w:rsidR="00B83ECD" w:rsidRPr="00B83ECD" w:rsidRDefault="00B83ECD" w:rsidP="0060672F">
      <w:pPr>
        <w:pStyle w:val="Caption"/>
        <w:jc w:val="center"/>
        <w:rPr>
          <w:rFonts w:eastAsiaTheme="minorEastAsia"/>
          <w:i w:val="0"/>
        </w:rPr>
      </w:pPr>
      <w:r>
        <w:t xml:space="preserve">Equation </w:t>
      </w:r>
      <w:r w:rsidR="007F7334">
        <w:fldChar w:fldCharType="begin"/>
      </w:r>
      <w:r w:rsidR="007F7334">
        <w:instrText xml:space="preserve"> SEQ Equation \* ARABIC </w:instrText>
      </w:r>
      <w:r w:rsidR="007F7334">
        <w:fldChar w:fldCharType="separate"/>
      </w:r>
      <w:r w:rsidR="002B623B">
        <w:rPr>
          <w:noProof/>
        </w:rPr>
        <w:t>2</w:t>
      </w:r>
      <w:r w:rsidR="007F7334">
        <w:rPr>
          <w:noProof/>
        </w:rPr>
        <w:fldChar w:fldCharType="end"/>
      </w:r>
    </w:p>
    <w:p w14:paraId="5465BDC8" w14:textId="2EF6AE22" w:rsidR="00B83ECD" w:rsidRPr="00B83ECD" w:rsidRDefault="00C7151B" w:rsidP="00B83ECD">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r>
                <w:rPr>
                  <w:rFonts w:ascii="Cambria Math" w:eastAsiaTheme="minorEastAsia" w:hAnsi="Cambria Math"/>
                </w:rPr>
                <m:t>,</m:t>
              </m:r>
              <m:r>
                <w:rPr>
                  <w:rFonts w:ascii="Cambria Math" w:eastAsiaTheme="minorEastAsia" w:hAnsi="Cambria Math"/>
                </w:rPr>
                <m:t>g</m:t>
              </m:r>
            </m:sub>
          </m:sSub>
          <m:r>
            <w:rPr>
              <w:rFonts w:ascii="Cambria Math" w:eastAsiaTheme="minorEastAsia" w:hAnsi="Cambria Math"/>
            </w:rPr>
            <m:t xml:space="preserve"> ~ </m:t>
          </m:r>
          <m:r>
            <w:rPr>
              <w:rFonts w:ascii="Cambria Math" w:eastAsiaTheme="minorEastAsia" w:hAnsi="Cambria Math"/>
            </w:rPr>
            <m:t>Gamma</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r>
            <w:rPr>
              <w:rFonts w:ascii="Cambria Math" w:eastAsiaTheme="minorEastAsia" w:hAnsi="Cambria Math"/>
            </w:rPr>
            <m:t>)</m:t>
          </m:r>
        </m:oMath>
      </m:oMathPara>
    </w:p>
    <w:p w14:paraId="50596B19" w14:textId="4C9255E5" w:rsidR="00DB5C13" w:rsidRDefault="00B83ECD" w:rsidP="00B83ECD">
      <w:pPr>
        <w:spacing w:line="480" w:lineRule="auto"/>
        <w:rPr>
          <w:rFonts w:eastAsiaTheme="minorEastAsia"/>
        </w:rPr>
      </w:pPr>
      <w:r>
        <w:rPr>
          <w:rFonts w:eastAsiaTheme="minorEastAsia"/>
        </w:rPr>
        <w:t xml:space="preserve">where th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oMath>
      <w:r>
        <w:rPr>
          <w:rFonts w:eastAsiaTheme="minorEastAsia"/>
        </w:rPr>
        <w:t xml:space="preserve"> parameters were dependent on the season or age class </w:t>
      </w:r>
      <w:r w:rsidR="002C5E37">
        <w:rPr>
          <w:rFonts w:eastAsiaTheme="minorEastAsia"/>
        </w:rPr>
        <w:t>associated with any given altitude</w:t>
      </w:r>
      <w:r>
        <w:rPr>
          <w:rFonts w:eastAsiaTheme="minorEastAsia"/>
        </w:rPr>
        <w:t xml:space="preserve"> observation. This </w:t>
      </w:r>
      <w:r w:rsidR="00DB5C13">
        <w:rPr>
          <w:rFonts w:eastAsiaTheme="minorEastAsia"/>
        </w:rPr>
        <w:t xml:space="preserve">model structure allowed the distribution of flight altitudes to be estimated for each season and age class separately, but with shared inference of error term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2C5E3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2C5E37">
        <w:rPr>
          <w:rFonts w:eastAsiaTheme="minorEastAsia"/>
        </w:rPr>
        <w:t>.</w:t>
      </w:r>
    </w:p>
    <w:p w14:paraId="58649792" w14:textId="1638B49D" w:rsidR="0094724A" w:rsidRDefault="00632D86" w:rsidP="00B83ECD">
      <w:pPr>
        <w:spacing w:line="480" w:lineRule="auto"/>
        <w:rPr>
          <w:rFonts w:eastAsiaTheme="minorEastAsia"/>
        </w:rPr>
      </w:pPr>
      <w:r>
        <w:rPr>
          <w:rFonts w:eastAsiaTheme="minorEastAsia"/>
        </w:rPr>
        <w:tab/>
      </w:r>
      <w:r w:rsidR="00090808">
        <w:rPr>
          <w:rFonts w:eastAsiaTheme="minorEastAsia"/>
        </w:rPr>
        <w:t xml:space="preserve">We implemented these models using Bayesian Markov Chain Monte Carlo in program JAGS </w:t>
      </w:r>
      <w:r w:rsidR="00833DEA">
        <w:rPr>
          <w:rFonts w:eastAsiaTheme="minorEastAsia"/>
        </w:rPr>
        <w:fldChar w:fldCharType="begin"/>
      </w:r>
      <w:r w:rsidR="00EB2B74">
        <w:rPr>
          <w:rFonts w:eastAsiaTheme="minorEastAsia"/>
        </w:rPr>
        <w:instrText xml:space="preserve"> ADDIN ZOTERO_ITEM CSL_CITATION {"citationID":"NRNfF2Kg","properties":{"formattedCitation":"(Plummer 2003)","plainCitation":"(Plummer 2003)","noteIndex":0},"citationItems":[{"id":664,"uris":["http://zotero.org/users/10854879/items/9XXPSUSD"],"itemData":{"id":664,"type":"paper-conference","container-title":"Proceedings of the 3rd international workshop on distributed statistical computing","note":"issue: 125.10","page":"1–10","publisher":"Vienna, Austria","source":"Google Scholar","title":"JAGS: A program for analysis of Bayesian graphical models using Gibbs sampling","title-short":"JAGS","URL":"https://www.r-project.org/conferences/DSC-2003/Drafts/Plummer.pdf","volume":"124","author":[{"family":"Plummer","given":"Martyn"}],"accessed":{"date-parts":[["2024",3,12]]},"issued":{"date-parts":[["2003"]]}}}],"schema":"https://github.com/citation-style-language/schema/raw/master/csl-citation.json"} </w:instrText>
      </w:r>
      <w:r w:rsidR="00833DEA">
        <w:rPr>
          <w:rFonts w:eastAsiaTheme="minorEastAsia"/>
        </w:rPr>
        <w:fldChar w:fldCharType="separate"/>
      </w:r>
      <w:r w:rsidR="00833DEA" w:rsidRPr="00833DEA">
        <w:rPr>
          <w:rFonts w:ascii="Aptos" w:hAnsi="Aptos"/>
        </w:rPr>
        <w:t>(Plummer 2003)</w:t>
      </w:r>
      <w:r w:rsidR="00833DEA">
        <w:rPr>
          <w:rFonts w:eastAsiaTheme="minorEastAsia"/>
        </w:rPr>
        <w:fldChar w:fldCharType="end"/>
      </w:r>
      <w:r w:rsidR="00090808">
        <w:rPr>
          <w:rFonts w:eastAsiaTheme="minorEastAsia"/>
        </w:rPr>
        <w:t xml:space="preserve"> running 4 chains at 200</w:t>
      </w:r>
      <w:r w:rsidR="0054066C">
        <w:rPr>
          <w:rFonts w:eastAsiaTheme="minorEastAsia"/>
        </w:rPr>
        <w:t>,</w:t>
      </w:r>
      <w:r w:rsidR="00090808">
        <w:rPr>
          <w:rFonts w:eastAsiaTheme="minorEastAsia"/>
        </w:rPr>
        <w:t>000 iterations with 10</w:t>
      </w:r>
      <w:r w:rsidR="0054066C">
        <w:rPr>
          <w:rFonts w:eastAsiaTheme="minorEastAsia"/>
        </w:rPr>
        <w:t>,</w:t>
      </w:r>
      <w:r w:rsidR="00090808">
        <w:rPr>
          <w:rFonts w:eastAsiaTheme="minorEastAsia"/>
        </w:rPr>
        <w:t xml:space="preserve">000 iterations burn-in and </w:t>
      </w:r>
      <w:r w:rsidR="00B3560A">
        <w:rPr>
          <w:rFonts w:eastAsiaTheme="minorEastAsia"/>
        </w:rPr>
        <w:t>no sample thinning</w:t>
      </w:r>
      <w:r w:rsidR="00090808">
        <w:rPr>
          <w:rFonts w:eastAsiaTheme="minorEastAsia"/>
        </w:rPr>
        <w:t xml:space="preserve">. </w:t>
      </w:r>
      <w:r w:rsidR="006C1560">
        <w:rPr>
          <w:rFonts w:eastAsiaTheme="minorEastAsia"/>
        </w:rPr>
        <w:t xml:space="preserve">We checked all models </w:t>
      </w:r>
      <w:r w:rsidR="00090808">
        <w:rPr>
          <w:rFonts w:eastAsiaTheme="minorEastAsia"/>
        </w:rPr>
        <w:t xml:space="preserve">for convergence using trace plots and </w:t>
      </w:r>
      <w:r w:rsidR="00612F17">
        <w:rPr>
          <w:rFonts w:eastAsiaTheme="minorEastAsia"/>
        </w:rPr>
        <w:t xml:space="preserve">ensured that </w:t>
      </w:r>
      <w:r w:rsidR="00090808">
        <w:rPr>
          <w:rFonts w:eastAsiaTheme="minorEastAsia"/>
        </w:rPr>
        <w:t>R-hat values</w:t>
      </w:r>
      <w:r w:rsidR="00612F17">
        <w:rPr>
          <w:rFonts w:eastAsiaTheme="minorEastAsia"/>
        </w:rPr>
        <w:t xml:space="preserve"> were</w:t>
      </w:r>
      <w:r w:rsidR="00090808">
        <w:rPr>
          <w:rFonts w:eastAsiaTheme="minorEastAsia"/>
        </w:rPr>
        <w:t xml:space="preserve"> &lt;1.1. </w:t>
      </w:r>
      <w:r w:rsidR="00A01013">
        <w:rPr>
          <w:rFonts w:eastAsiaTheme="minorEastAsia"/>
        </w:rPr>
        <w:t>A model with sex as the</w:t>
      </w:r>
      <w:r w:rsidR="00090808">
        <w:rPr>
          <w:rFonts w:eastAsiaTheme="minorEastAsia"/>
        </w:rPr>
        <w:t xml:space="preserve"> group</w:t>
      </w:r>
      <w:r w:rsidR="00A01013">
        <w:rPr>
          <w:rFonts w:eastAsiaTheme="minorEastAsia"/>
        </w:rPr>
        <w:t>ing</w:t>
      </w:r>
      <w:r w:rsidR="00090808">
        <w:rPr>
          <w:rFonts w:eastAsiaTheme="minorEastAsia"/>
        </w:rPr>
        <w:t xml:space="preserve"> variable</w:t>
      </w:r>
      <w:r w:rsidR="00C06EAD">
        <w:rPr>
          <w:rFonts w:eastAsiaTheme="minorEastAsia"/>
        </w:rPr>
        <w:t xml:space="preserve"> did not converge</w:t>
      </w:r>
      <w:r w:rsidR="00A01013">
        <w:rPr>
          <w:rFonts w:eastAsiaTheme="minorEastAsia"/>
        </w:rPr>
        <w:t>,</w:t>
      </w:r>
      <w:r w:rsidR="00090808">
        <w:rPr>
          <w:rFonts w:eastAsiaTheme="minorEastAsia"/>
        </w:rPr>
        <w:t xml:space="preserve"> so </w:t>
      </w:r>
      <w:r w:rsidR="00A01013">
        <w:rPr>
          <w:rFonts w:eastAsiaTheme="minorEastAsia"/>
        </w:rPr>
        <w:t>we did not consider its results further</w:t>
      </w:r>
      <w:r w:rsidR="00090808">
        <w:rPr>
          <w:rFonts w:eastAsiaTheme="minorEastAsia"/>
        </w:rPr>
        <w:t xml:space="preserve">. </w:t>
      </w:r>
      <w:r>
        <w:rPr>
          <w:rFonts w:eastAsiaTheme="minorEastAsia"/>
        </w:rPr>
        <w:t xml:space="preserve">We ran models using the transformed height above ground level estimates for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and </w:t>
      </w:r>
      <w:proofErr w:type="gramStart"/>
      <w:r>
        <w:rPr>
          <w:rFonts w:eastAsiaTheme="minorEastAsia"/>
        </w:rPr>
        <w:t>back-transformed</w:t>
      </w:r>
      <w:proofErr w:type="gramEnd"/>
      <w:r>
        <w:rPr>
          <w:rFonts w:eastAsiaTheme="minorEastAsia"/>
        </w:rPr>
        <w:t xml:space="preserve"> all parameter estimates into meters</w:t>
      </w:r>
      <w:r w:rsidR="0093533D">
        <w:rPr>
          <w:rFonts w:eastAsiaTheme="minorEastAsia"/>
        </w:rPr>
        <w:t xml:space="preserve"> </w:t>
      </w:r>
      <w:r w:rsidR="00294F7E">
        <w:rPr>
          <w:rFonts w:eastAsiaTheme="minorEastAsia"/>
        </w:rPr>
        <w:t>AGL</w:t>
      </w:r>
      <w:r>
        <w:rPr>
          <w:rFonts w:eastAsiaTheme="minorEastAsia"/>
        </w:rPr>
        <w:t xml:space="preserve"> for evaluation. We </w:t>
      </w:r>
      <w:r w:rsidR="003A46FF">
        <w:rPr>
          <w:rFonts w:eastAsiaTheme="minorEastAsia"/>
        </w:rPr>
        <w:t>derived</w:t>
      </w:r>
      <w:r>
        <w:rPr>
          <w:rFonts w:eastAsiaTheme="minorEastAsia"/>
        </w:rPr>
        <w:t xml:space="preserve"> the posteriors of</w:t>
      </w:r>
      <w:r w:rsidR="00EE6025">
        <w:rPr>
          <w:rFonts w:eastAsiaTheme="minorEastAsia"/>
        </w:rPr>
        <w:t xml:space="preserve"> parameters describing </w:t>
      </w:r>
      <w:r>
        <w:rPr>
          <w:rFonts w:eastAsiaTheme="minorEastAsia"/>
        </w:rPr>
        <w:t xml:space="preserve">flight altitude distributions by simulating a gamma distribution for each posterior value of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and sampling the mean</w:t>
      </w:r>
      <w:r w:rsidR="00A37FD2">
        <w:rPr>
          <w:rFonts w:eastAsiaTheme="minorEastAsia"/>
        </w:rPr>
        <w:t>, median,</w:t>
      </w:r>
      <w:r>
        <w:rPr>
          <w:rFonts w:eastAsiaTheme="minorEastAsia"/>
        </w:rPr>
        <w:t xml:space="preserve"> and </w:t>
      </w:r>
      <w:r w:rsidR="00A37FD2">
        <w:rPr>
          <w:rFonts w:eastAsiaTheme="minorEastAsia"/>
        </w:rPr>
        <w:t>standard deviation</w:t>
      </w:r>
      <w:r>
        <w:rPr>
          <w:rFonts w:eastAsiaTheme="minorEastAsia"/>
        </w:rPr>
        <w:t xml:space="preserve"> of each simulated distribution. We </w:t>
      </w:r>
      <w:r w:rsidR="006C0352">
        <w:rPr>
          <w:rFonts w:eastAsiaTheme="minorEastAsia"/>
        </w:rPr>
        <w:t xml:space="preserve">estimated the number of flight locations from the </w:t>
      </w:r>
      <w:r w:rsidR="00070162">
        <w:rPr>
          <w:rFonts w:eastAsiaTheme="minorEastAsia"/>
        </w:rPr>
        <w:t xml:space="preserve">base, season, and age models </w:t>
      </w:r>
      <w:r w:rsidR="00E059A3">
        <w:rPr>
          <w:rFonts w:eastAsiaTheme="minorEastAsia"/>
        </w:rPr>
        <w:t xml:space="preserve">by summing </w:t>
      </w:r>
      <w:r w:rsidR="00070162">
        <w:rPr>
          <w:rFonts w:eastAsiaTheme="minorEastAsia"/>
        </w:rPr>
        <w:t xml:space="preserve">estimated </w:t>
      </w:r>
      <m:oMath>
        <m:r>
          <w:rPr>
            <w:rFonts w:ascii="Cambria Math" w:hAnsi="Cambria Math"/>
          </w:rPr>
          <m:t>I</m:t>
        </m:r>
      </m:oMath>
      <w:r w:rsidR="00070162">
        <w:rPr>
          <w:rFonts w:eastAsiaTheme="minorEastAsia"/>
        </w:rPr>
        <w:t xml:space="preserve"> values.</w:t>
      </w:r>
      <w:r w:rsidR="00306811">
        <w:rPr>
          <w:rFonts w:eastAsiaTheme="minorEastAsia"/>
        </w:rPr>
        <w:t xml:space="preserve"> We summarized posteriors for all parameters </w:t>
      </w:r>
      <w:r w:rsidR="00EF6108">
        <w:rPr>
          <w:rFonts w:eastAsiaTheme="minorEastAsia"/>
        </w:rPr>
        <w:t xml:space="preserve">using </w:t>
      </w:r>
      <w:r w:rsidR="0063744F">
        <w:rPr>
          <w:rFonts w:eastAsiaTheme="minorEastAsia"/>
        </w:rPr>
        <w:t xml:space="preserve">median values and </w:t>
      </w:r>
      <w:r w:rsidR="002047A3">
        <w:rPr>
          <w:rFonts w:eastAsiaTheme="minorEastAsia"/>
        </w:rPr>
        <w:t xml:space="preserve">highest density credible intervals following the guidelines outlined in </w:t>
      </w:r>
      <w:r w:rsidR="00663C78">
        <w:rPr>
          <w:rFonts w:eastAsiaTheme="minorEastAsia"/>
        </w:rPr>
        <w:fldChar w:fldCharType="begin"/>
      </w:r>
      <w:r w:rsidR="00EB2B74">
        <w:rPr>
          <w:rFonts w:eastAsiaTheme="minorEastAsia"/>
        </w:rPr>
        <w:instrText xml:space="preserve"> ADDIN ZOTERO_ITEM CSL_CITATION {"citationID":"U2rcozhc","properties":{"formattedCitation":"(Makowski et al. 2019)","plainCitation":"(Makowski et al. 2019)","dontUpdate":true,"noteIndex":0},"citationItems":[{"id":841,"uris":["http://zotero.org/users/10854879/items/JID79PBJ"],"itemData":{"id":841,"type":"article-journal","container-title":"Journal of Open Source Software","DOI":"10.21105/joss.01541","ISSN":"2475-9066","issue":"40","journalAbbreviation":"JOSS","license":"http://creativecommons.org/licenses/by/4.0/","page":"1541","source":"DOI.org (Crossref)","title":"bayestestR: Describing Effects and their Uncertainty, Existence and Significance within the Bayesian Framework","title-short":"bayestestR","volume":"4","author":[{"family":"Makowski","given":"Dominique"},{"family":"Ben-Shachar","given":"Mattan"},{"family":"Lüdecke","given":"Daniel"}],"issued":{"date-parts":[["2019",8,13]]}}}],"schema":"https://github.com/citation-style-language/schema/raw/master/csl-citation.json"} </w:instrText>
      </w:r>
      <w:r w:rsidR="00663C78">
        <w:rPr>
          <w:rFonts w:eastAsiaTheme="minorEastAsia"/>
        </w:rPr>
        <w:fldChar w:fldCharType="separate"/>
      </w:r>
      <w:r w:rsidR="00663C78" w:rsidRPr="00663C78">
        <w:rPr>
          <w:rFonts w:ascii="Aptos" w:hAnsi="Aptos"/>
        </w:rPr>
        <w:t xml:space="preserve">Makowski et al. </w:t>
      </w:r>
      <w:r w:rsidR="00A069D1">
        <w:rPr>
          <w:rFonts w:ascii="Aptos" w:hAnsi="Aptos"/>
        </w:rPr>
        <w:t>(</w:t>
      </w:r>
      <w:r w:rsidR="00663C78" w:rsidRPr="00663C78">
        <w:rPr>
          <w:rFonts w:ascii="Aptos" w:hAnsi="Aptos"/>
        </w:rPr>
        <w:t>2019)</w:t>
      </w:r>
      <w:r w:rsidR="00663C78">
        <w:rPr>
          <w:rFonts w:eastAsiaTheme="minorEastAsia"/>
        </w:rPr>
        <w:fldChar w:fldCharType="end"/>
      </w:r>
      <w:r w:rsidR="002047A3">
        <w:rPr>
          <w:rFonts w:eastAsiaTheme="minorEastAsia"/>
        </w:rPr>
        <w:t xml:space="preserve">. </w:t>
      </w:r>
      <w:r w:rsidR="007F1FE7">
        <w:rPr>
          <w:rFonts w:eastAsiaTheme="minorEastAsia"/>
        </w:rPr>
        <w:t>W</w:t>
      </w:r>
      <w:r w:rsidR="00B67666">
        <w:rPr>
          <w:rFonts w:eastAsiaTheme="minorEastAsia"/>
        </w:rPr>
        <w:t>e also calculate t</w:t>
      </w:r>
      <w:r w:rsidR="003A6426">
        <w:rPr>
          <w:rFonts w:eastAsiaTheme="minorEastAsia"/>
        </w:rPr>
        <w:t xml:space="preserve">he probability of superiority, or the </w:t>
      </w:r>
      <w:r w:rsidR="00CF655F">
        <w:rPr>
          <w:rFonts w:eastAsiaTheme="minorEastAsia"/>
        </w:rPr>
        <w:t xml:space="preserve">likelihood of one group having a higher parameter value than another group, </w:t>
      </w:r>
      <w:r w:rsidR="008B2253">
        <w:rPr>
          <w:rFonts w:eastAsiaTheme="minorEastAsia"/>
        </w:rPr>
        <w:t xml:space="preserve">for age and sex models </w:t>
      </w:r>
      <w:r w:rsidR="00B67666">
        <w:rPr>
          <w:rFonts w:eastAsiaTheme="minorEastAsia"/>
        </w:rPr>
        <w:t>following</w:t>
      </w:r>
      <w:r w:rsidR="00671ECB">
        <w:rPr>
          <w:rFonts w:eastAsiaTheme="minorEastAsia"/>
        </w:rPr>
        <w:t xml:space="preserve"> </w:t>
      </w:r>
      <w:r w:rsidR="004546C4">
        <w:rPr>
          <w:rFonts w:eastAsiaTheme="minorEastAsia"/>
        </w:rPr>
        <w:fldChar w:fldCharType="begin"/>
      </w:r>
      <w:r w:rsidR="00EB2B74">
        <w:rPr>
          <w:rFonts w:eastAsiaTheme="minorEastAsia"/>
        </w:rPr>
        <w:instrText xml:space="preserve"> ADDIN ZOTERO_ITEM CSL_CITATION {"citationID":"5qvYLXrh","properties":{"formattedCitation":"(Ruscio 2008)","plainCitation":"(Ruscio 2008)","dontUpdate":true,"noteIndex":0},"citationItems":[{"id":833,"uris":["http://zotero.org/users/10854879/items/UVAQFIED"],"itemData":{"id":833,"type":"article-journal","container-title":"Psychological methods","issue":"1","note":"publisher: American Psychological Association","page":"19","source":"Google Scholar","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004546C4">
        <w:rPr>
          <w:rFonts w:eastAsiaTheme="minorEastAsia"/>
        </w:rPr>
        <w:fldChar w:fldCharType="separate"/>
      </w:r>
      <w:r w:rsidR="004546C4" w:rsidRPr="004546C4">
        <w:rPr>
          <w:rFonts w:ascii="Aptos" w:hAnsi="Aptos"/>
        </w:rPr>
        <w:t xml:space="preserve">Ruscio </w:t>
      </w:r>
      <w:r w:rsidR="008A7A28">
        <w:rPr>
          <w:rFonts w:ascii="Aptos" w:hAnsi="Aptos"/>
        </w:rPr>
        <w:t>(</w:t>
      </w:r>
      <w:r w:rsidR="004546C4" w:rsidRPr="004546C4">
        <w:rPr>
          <w:rFonts w:ascii="Aptos" w:hAnsi="Aptos"/>
        </w:rPr>
        <w:t>2008)</w:t>
      </w:r>
      <w:r w:rsidR="004546C4">
        <w:rPr>
          <w:rFonts w:eastAsiaTheme="minorEastAsia"/>
        </w:rPr>
        <w:fldChar w:fldCharType="end"/>
      </w:r>
      <w:r w:rsidR="00671ECB">
        <w:rPr>
          <w:rFonts w:eastAsiaTheme="minorEastAsia"/>
        </w:rPr>
        <w:t>.</w:t>
      </w:r>
    </w:p>
    <w:p w14:paraId="64BD9AF0" w14:textId="21288C0E" w:rsidR="000C6B69" w:rsidRDefault="000C6B69" w:rsidP="00B83ECD">
      <w:pPr>
        <w:spacing w:line="480" w:lineRule="auto"/>
      </w:pPr>
      <w:r>
        <w:rPr>
          <w:i/>
          <w:iCs/>
        </w:rPr>
        <w:t>2.</w:t>
      </w:r>
      <w:r w:rsidR="00074D54">
        <w:rPr>
          <w:i/>
          <w:iCs/>
        </w:rPr>
        <w:t>3</w:t>
      </w:r>
      <w:r>
        <w:rPr>
          <w:i/>
          <w:iCs/>
        </w:rPr>
        <w:t xml:space="preserve"> Comparison</w:t>
      </w:r>
      <w:r w:rsidR="009400AE">
        <w:rPr>
          <w:i/>
          <w:iCs/>
        </w:rPr>
        <w:t xml:space="preserve"> of flight altitudes</w:t>
      </w:r>
      <w:r>
        <w:rPr>
          <w:i/>
          <w:iCs/>
        </w:rPr>
        <w:t xml:space="preserve"> to other metrics</w:t>
      </w:r>
    </w:p>
    <w:p w14:paraId="7CFFEF06" w14:textId="6DAA3B63" w:rsidR="0074002D" w:rsidRPr="00594946" w:rsidRDefault="009A3185" w:rsidP="000D609A">
      <w:pPr>
        <w:spacing w:line="480" w:lineRule="auto"/>
      </w:pPr>
      <w:r>
        <w:t xml:space="preserve">We </w:t>
      </w:r>
      <w:r w:rsidR="00A01013">
        <w:t xml:space="preserve">evaluated </w:t>
      </w:r>
      <w:r>
        <w:t xml:space="preserve">how often woodcock flight altitudes occurred in </w:t>
      </w:r>
      <w:r w:rsidR="00A01013">
        <w:t>the altitude range typically detected by ground-based radar</w:t>
      </w:r>
      <w:r w:rsidR="007A393C">
        <w:t xml:space="preserve"> and</w:t>
      </w:r>
      <w:r w:rsidR="00A01013">
        <w:t xml:space="preserve"> how they coincided with height intervals associated with common</w:t>
      </w:r>
      <w:r>
        <w:t xml:space="preserve"> airspace obstacles</w:t>
      </w:r>
      <w:r w:rsidR="00A01013">
        <w:t xml:space="preserve"> that pose collision risk</w:t>
      </w:r>
      <w:r>
        <w:t xml:space="preserve">. </w:t>
      </w:r>
      <w:r w:rsidR="00AA1787">
        <w:t xml:space="preserve">We </w:t>
      </w:r>
      <w:r w:rsidR="003A5210">
        <w:t>compared woodcock flight altitudes to the minimum altitude</w:t>
      </w:r>
      <w:r w:rsidR="00C53108">
        <w:t xml:space="preserve"> (120m)</w:t>
      </w:r>
      <w:r w:rsidR="003A5210">
        <w:t xml:space="preserve"> detected by </w:t>
      </w:r>
      <w:r w:rsidR="003A5210">
        <w:fldChar w:fldCharType="begin"/>
      </w:r>
      <w:r w:rsidR="00D05CE6">
        <w:instrText xml:space="preserve"> ADDIN ZOTERO_ITEM CSL_CITATION {"citationID":"3UrIlWAF","properties":{"formattedCitation":"(Horton et al. 2016)","plainCitation":"(Horton et al. 2016)","dontUpdate":true,"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3A5210">
        <w:fldChar w:fldCharType="separate"/>
      </w:r>
      <w:r w:rsidR="003A5210" w:rsidRPr="003A5210">
        <w:rPr>
          <w:rFonts w:ascii="Aptos" w:hAnsi="Aptos"/>
        </w:rPr>
        <w:t xml:space="preserve">Horton et al. </w:t>
      </w:r>
      <w:r w:rsidR="00562A78">
        <w:rPr>
          <w:rFonts w:ascii="Aptos" w:hAnsi="Aptos"/>
        </w:rPr>
        <w:t>(</w:t>
      </w:r>
      <w:r w:rsidR="003A5210" w:rsidRPr="003A5210">
        <w:rPr>
          <w:rFonts w:ascii="Aptos" w:hAnsi="Aptos"/>
        </w:rPr>
        <w:t>2016)</w:t>
      </w:r>
      <w:r w:rsidR="003A5210">
        <w:fldChar w:fldCharType="end"/>
      </w:r>
      <w:r w:rsidR="003A5210">
        <w:t xml:space="preserve"> </w:t>
      </w:r>
      <w:r w:rsidR="00562A78">
        <w:t xml:space="preserve">using the Next Generation Weather Radar (NEXRAD) system, a </w:t>
      </w:r>
      <w:r w:rsidR="00C777D9">
        <w:t>weather radar system in the United States frequently used to study bird migration</w:t>
      </w:r>
      <w:r w:rsidR="0080240B">
        <w:t xml:space="preserve"> </w:t>
      </w:r>
      <w:r w:rsidR="0080240B">
        <w:fldChar w:fldCharType="begin"/>
      </w:r>
      <w:r w:rsidR="006F4123">
        <w:instrText xml:space="preserve"> ADDIN ZOTERO_ITEM CSL_CITATION {"citationID":"EfwbSNQc","properties":{"formattedCitation":"(DeMott et al. 2022, Horton et al. 2023)","plainCitation":"(DeMott et al. 2022, Horton et al. 2023)","noteIndex":0},"citationItems":[{"id":853,"uris":["http://zotero.org/users/10854879/items/GHYDCEPP"],"itemData":{"id":853,"type":"article-journal","container-title":"The Wilson Journal of Ornithology","issue":"4","note":"publisher: Wilson Ornithological Society","page":"623–632","source":"Google Scholar","title":"NEXRAD highlights the effects of wind and date at a Tree Swallow (Tachycineta bicolor) roost during fall migration","volume":"134","author":[{"family":"DeMott","given":"William G."},{"family":"Stillman","given":"Andrew N."},{"family":"Kolb","given":"James B."},{"family":"Elphick","given":"Chris S."}],"issued":{"date-parts":[["2022"]]}},"label":"page"},{"id":857,"uris":["http://zotero.org/users/10854879/items/ZRFHEFRP"],"itemData":{"id":857,"type":"article-journal","container-title":"Nature Communications","issue":"1","note":"publisher: Nature Publishing Group UK London","page":"7446","source":"Google Scholar","title":"Artificial light at night is a top predictor of bird migration stopover density","volume":"14","author":[{"family":"Horton","given":"Kyle G."},{"family":"Buler","given":"Jeffrey J."},{"family":"Anderson","given":"Sharolyn J."},{"family":"Burt","given":"Carolyn S."},{"family":"Collins","given":"Amy C."},{"family":"Dokter","given":"Adriaan M."},{"family":"Guo","given":"Fengyi"},{"family":"Sheldon","given":"Daniel"},{"family":"Tomaszewska","given":"Monika Anna"},{"family":"Henebry","given":"Geoffrey M."}],"issued":{"date-parts":[["2023"]]}},"label":"page"}],"schema":"https://github.com/citation-style-language/schema/raw/master/csl-citation.json"} </w:instrText>
      </w:r>
      <w:r w:rsidR="0080240B">
        <w:fldChar w:fldCharType="separate"/>
      </w:r>
      <w:r w:rsidR="006F4123" w:rsidRPr="006F4123">
        <w:rPr>
          <w:rFonts w:ascii="Aptos" w:hAnsi="Aptos"/>
        </w:rPr>
        <w:t>(DeMott et al. 2022, Horton et al. 2023)</w:t>
      </w:r>
      <w:r w:rsidR="0080240B">
        <w:fldChar w:fldCharType="end"/>
      </w:r>
      <w:r w:rsidR="00C777D9">
        <w:t>.</w:t>
      </w:r>
      <w:r w:rsidR="00A5251B">
        <w:t xml:space="preserve"> </w:t>
      </w:r>
      <w:r w:rsidR="00C53108">
        <w:t xml:space="preserve">We </w:t>
      </w:r>
      <w:r w:rsidR="00C777D9">
        <w:t>q</w:t>
      </w:r>
      <w:r w:rsidR="008C01B7">
        <w:t xml:space="preserve">uantified </w:t>
      </w:r>
      <w:r>
        <w:t xml:space="preserve">the proportion of woodcock flight locations </w:t>
      </w:r>
      <w:r w:rsidR="00FB1F8B">
        <w:t xml:space="preserve">(represented by the posterior of </w:t>
      </w:r>
      <m:oMath>
        <m:r>
          <w:rPr>
            <w:rFonts w:ascii="Cambria Math" w:eastAsiaTheme="minorEastAsia" w:hAnsi="Cambria Math"/>
          </w:rPr>
          <m:t>Gamma(α,β)</m:t>
        </m:r>
      </m:oMath>
      <w:r w:rsidR="00FB1F8B">
        <w:t xml:space="preserve">) which fell below </w:t>
      </w:r>
      <w:r w:rsidR="00A5251B">
        <w:t xml:space="preserve">a 120m threshold, which we used to </w:t>
      </w:r>
      <w:r w:rsidR="00356A82">
        <w:t>represent</w:t>
      </w:r>
      <w:r w:rsidR="00A5251B">
        <w:t xml:space="preserve"> the proportion of locations would not be detectable by </w:t>
      </w:r>
      <w:r w:rsidR="00314482">
        <w:t xml:space="preserve">weather </w:t>
      </w:r>
      <w:r w:rsidR="00A5251B">
        <w:t>radar</w:t>
      </w:r>
      <w:r>
        <w:t>.</w:t>
      </w:r>
      <w:r w:rsidR="00FB1F8B">
        <w:t xml:space="preserve"> </w:t>
      </w:r>
      <w:r w:rsidR="00194AB5">
        <w:t xml:space="preserve">As </w:t>
      </w:r>
      <w:r w:rsidR="00FB1F8B">
        <w:t xml:space="preserve">low-rise buildings (defined as residential buildings 4–11 stories and non-residential buildings ≤11 stories) result in the majority of window collision mortalities in the United States </w:t>
      </w:r>
      <w:r w:rsidR="00F854A1">
        <w:fldChar w:fldCharType="begin"/>
      </w:r>
      <w:r w:rsidR="00EB2B74">
        <w:instrText xml:space="preserve"> ADDIN ZOTERO_ITEM CSL_CITATION {"citationID":"x22nPcF8","properties":{"formattedCitation":"(Loss et al. 2014)","plainCitation":"(Loss et al. 2014)","noteIndex":0},"citationItems":[{"id":746,"uris":["http://zotero.org/users/10854879/items/WMT4L5HP"],"itemData":{"id":746,"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F854A1">
        <w:fldChar w:fldCharType="separate"/>
      </w:r>
      <w:r w:rsidR="00F854A1" w:rsidRPr="00F854A1">
        <w:rPr>
          <w:rFonts w:ascii="Aptos" w:hAnsi="Aptos"/>
        </w:rPr>
        <w:t>(Loss et al. 2014)</w:t>
      </w:r>
      <w:r w:rsidR="00F854A1">
        <w:fldChar w:fldCharType="end"/>
      </w:r>
      <w:r w:rsidR="00194AB5">
        <w:t xml:space="preserve">, </w:t>
      </w:r>
      <w:r w:rsidR="008C01B7">
        <w:t>we also quantified</w:t>
      </w:r>
      <w:r w:rsidR="00194AB5">
        <w:t xml:space="preserve"> the proportion of locations at an altitude below that of an 11-story low-rise building (47m).</w:t>
      </w:r>
      <w:r w:rsidR="005742F0">
        <w:t xml:space="preserve"> </w:t>
      </w:r>
      <w:r w:rsidR="00242BAA">
        <w:t>W</w:t>
      </w:r>
      <w:r w:rsidR="005742F0">
        <w:t>e</w:t>
      </w:r>
      <w:r w:rsidR="00242BAA">
        <w:t xml:space="preserve"> also</w:t>
      </w:r>
      <w:r w:rsidR="005742F0">
        <w:t xml:space="preserve"> estimated the proportion of woodcock flight locations which fell within the rotor sweep of the average land-based wind turbine installed in 2022 (32–164m; </w:t>
      </w:r>
      <w:r w:rsidR="006B503F">
        <w:fldChar w:fldCharType="begin"/>
      </w:r>
      <w:r w:rsidR="00EB2B74">
        <w:instrText xml:space="preserve"> ADDIN ZOTERO_ITEM CSL_CITATION {"citationID":"CSnRlGrM","properties":{"formattedCitation":"(Wiser et al. 2023)","plainCitation":"(Wiser et al. 2023)","dontUpdate":true,"noteIndex":0},"citationItems":[{"id":780,"uris":["http://zotero.org/users/10854879/items/4V9GQ22H"],"itemData":{"id":780,"type":"report","publisher":"Lawrence Berkeley National Laboratory (LBNL), Berkeley, CA (United States)","source":"Google Scholar","title":"Land-based wind market report: 2023 edition","title-short":"Land-based wind market report","URL":"https://www.osti.gov/biblio/1996790","author":[{"family":"Wiser","given":"Ryan"},{"family":"Bolinger","given":"Mark"},{"family":"Hoen","given":"Ben"},{"family":"Millstein","given":"Dev"},{"family":"Rand","given":"Joseph"},{"family":"Barbose","given":"Galen"},{"family":"Darghouth","given":"Naïm"},{"family":"Gorman","given":"Will"},{"family":"Jeong","given":"Seongeun"},{"family":"O'Shaughnessy","given":"Eric"}],"accessed":{"date-parts":[["2024",3,24]]},"issued":{"date-parts":[["2023"]]}}}],"schema":"https://github.com/citation-style-language/schema/raw/master/csl-citation.json"} </w:instrText>
      </w:r>
      <w:r w:rsidR="006B503F">
        <w:fldChar w:fldCharType="separate"/>
      </w:r>
      <w:r w:rsidR="006B503F" w:rsidRPr="006B503F">
        <w:rPr>
          <w:rFonts w:ascii="Aptos" w:hAnsi="Aptos"/>
        </w:rPr>
        <w:t>Wiser et al. 2023)</w:t>
      </w:r>
      <w:r w:rsidR="006B503F">
        <w:fldChar w:fldCharType="end"/>
      </w:r>
      <w:r w:rsidR="005742F0">
        <w:t xml:space="preserve">. Finally, we measured the proportion of woodcock flight locations which fell below the height of a </w:t>
      </w:r>
      <w:r w:rsidR="00C010B8">
        <w:t>305</w:t>
      </w:r>
      <w:r w:rsidR="005742F0">
        <w:t>m communication tower, as these towers are responsible for 5–70x as many collisions as shorter towers</w:t>
      </w:r>
      <w:r w:rsidR="005C6527">
        <w:t xml:space="preserve"> </w:t>
      </w:r>
      <w:r w:rsidR="005C6527">
        <w:fldChar w:fldCharType="begin"/>
      </w:r>
      <w:r w:rsidR="00EB2B74">
        <w:instrText xml:space="preserve"> ADDIN ZOTERO_ITEM CSL_CITATION {"citationID":"P5tNq86h","properties":{"formattedCitation":"(Gehring et al. 2011)","plainCitation":"(Gehring et al. 2011)","noteIndex":0},"citationItems":[{"id":744,"uris":["http://zotero.org/users/10854879/items/ET2ZCRSA"],"itemData":{"id":744,"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EB2B74">
        <w:rPr>
          <w:rFonts w:ascii="Arial" w:hAnsi="Arial" w:cs="Arial"/>
        </w:rPr>
        <w:instrText> </w:instrText>
      </w:r>
      <w:r w:rsidR="00EB2B74">
        <w:instrText>m above ground level (AGL, medium) and 3 were &gt;305</w:instrText>
      </w:r>
      <w:r w:rsidR="00EB2B74">
        <w:rPr>
          <w:rFonts w:ascii="Arial" w:hAnsi="Arial" w:cs="Arial"/>
        </w:rPr>
        <w:instrText> </w:instrText>
      </w:r>
      <w:r w:rsidR="00EB2B74">
        <w:instrText>m AGL (tall). During the five 20</w:instrText>
      </w:r>
      <w:r w:rsidR="00EB2B74">
        <w:rPr>
          <w:rFonts w:ascii="Cambria Math" w:hAnsi="Cambria Math" w:cs="Cambria Math"/>
        </w:rPr>
        <w:instrText>‐</w:instrText>
      </w:r>
      <w:r w:rsidR="00EB2B74">
        <w:instrText>day sample periods we found a mean of 8.2 bird carcasses per guyed medium tower and a mean of 0.5 bird carcasses under unguyed medium towers. During four 20</w:instrText>
      </w:r>
      <w:r w:rsidR="00EB2B74">
        <w:rPr>
          <w:rFonts w:ascii="Cambria Math" w:hAnsi="Cambria Math" w:cs="Cambria Math"/>
        </w:rPr>
        <w:instrText>‐</w:instrText>
      </w:r>
      <w:r w:rsidR="00EB2B74">
        <w:instrText>day sample periods we detected a mean of 34.7 birds per guyed tall tower. Using both parametric and nonparametric tests (Mann</w:instrText>
      </w:r>
      <w:r w:rsidR="00EB2B74">
        <w:rPr>
          <w:rFonts w:ascii="Aptos" w:hAnsi="Aptos" w:cs="Aptos"/>
        </w:rPr>
        <w:instrText>–</w:instrText>
      </w:r>
      <w:r w:rsidR="00EB2B74">
        <w:instrText xml:space="preserve">Whitney\n              U\n              </w:instrText>
      </w:r>
      <w:r w:rsidR="00EB2B74">
        <w:rPr>
          <w:rFonts w:ascii="Cambria Math" w:hAnsi="Cambria Math" w:cs="Cambria Math"/>
        </w:rPr>
        <w:instrText>‐</w:instrText>
      </w:r>
      <w:r w:rsidR="00EB2B74">
        <w:instrText>test, Kruskal</w:instrText>
      </w:r>
      <w:r w:rsidR="00EB2B74">
        <w:rPr>
          <w:rFonts w:ascii="Aptos" w:hAnsi="Aptos" w:cs="Aptos"/>
        </w:rPr>
        <w:instrText>–</w:instrText>
      </w:r>
      <w:r w:rsidR="00EB2B74">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5C6527">
        <w:fldChar w:fldCharType="separate"/>
      </w:r>
      <w:r w:rsidR="005C6527" w:rsidRPr="005C6527">
        <w:rPr>
          <w:rFonts w:ascii="Aptos" w:hAnsi="Aptos"/>
        </w:rPr>
        <w:t>(Gehring et al. 2011)</w:t>
      </w:r>
      <w:r w:rsidR="005C6527">
        <w:fldChar w:fldCharType="end"/>
      </w:r>
      <w:r w:rsidR="005742F0">
        <w:t>.</w:t>
      </w:r>
    </w:p>
    <w:p w14:paraId="5A06F8C6" w14:textId="2290A9B5" w:rsidR="007009AC" w:rsidRDefault="007009AC" w:rsidP="000D609A">
      <w:pPr>
        <w:spacing w:line="480" w:lineRule="auto"/>
        <w:rPr>
          <w:b/>
          <w:bCs/>
        </w:rPr>
      </w:pPr>
      <w:r>
        <w:rPr>
          <w:b/>
          <w:bCs/>
        </w:rPr>
        <w:t>3 Results</w:t>
      </w:r>
    </w:p>
    <w:p w14:paraId="3B389F05" w14:textId="493B6B79" w:rsidR="008D3E3D" w:rsidRDefault="00295708" w:rsidP="00542E39">
      <w:pPr>
        <w:spacing w:line="480" w:lineRule="auto"/>
      </w:pPr>
      <w:r>
        <w:t xml:space="preserve">We </w:t>
      </w:r>
      <w:r w:rsidR="006F4315">
        <w:t xml:space="preserve">collected </w:t>
      </w:r>
      <w:r w:rsidR="00367CB1">
        <w:t>12</w:t>
      </w:r>
      <w:r w:rsidR="008C01B7">
        <w:t>,</w:t>
      </w:r>
      <w:r w:rsidR="00367CB1">
        <w:t>558</w:t>
      </w:r>
      <w:r w:rsidR="006F4315">
        <w:t xml:space="preserve"> GPS locations with altitude recordings, of which </w:t>
      </w:r>
      <w:r w:rsidR="00723586">
        <w:t>428</w:t>
      </w:r>
      <w:r w:rsidR="006F4315">
        <w:t xml:space="preserve"> </w:t>
      </w:r>
      <w:r w:rsidR="00A9200F">
        <w:t>could</w:t>
      </w:r>
      <w:r w:rsidR="006F4315">
        <w:t xml:space="preserve"> potential</w:t>
      </w:r>
      <w:r w:rsidR="00A9200F">
        <w:t>ly be</w:t>
      </w:r>
      <w:r w:rsidR="006F4315">
        <w:t xml:space="preserve"> flight loca</w:t>
      </w:r>
      <w:r w:rsidR="00A9200F">
        <w:t>tions based on time of day and migratory classification. The</w:t>
      </w:r>
      <w:r w:rsidR="00081805">
        <w:t xml:space="preserve"> base</w:t>
      </w:r>
      <w:r w:rsidR="00A9200F">
        <w:t xml:space="preserve"> model predicted that </w:t>
      </w:r>
      <w:r w:rsidR="003E6510">
        <w:t>144</w:t>
      </w:r>
      <w:r w:rsidR="00A9200F">
        <w:t xml:space="preserve"> of these locations were mo</w:t>
      </w:r>
      <w:r w:rsidR="00FB5911">
        <w:t>st</w:t>
      </w:r>
      <w:r w:rsidR="00A9200F">
        <w:t xml:space="preserve"> likely </w:t>
      </w:r>
      <w:r w:rsidR="00FB5911">
        <w:t>recorded when the bird was in flight</w:t>
      </w:r>
      <w:r w:rsidR="00A51234">
        <w:t xml:space="preserve"> (</w:t>
      </w:r>
      <w:r w:rsidR="003E6510">
        <w:t xml:space="preserve">95% CRI: </w:t>
      </w:r>
      <w:r w:rsidR="00EC6BEA">
        <w:t>131</w:t>
      </w:r>
      <w:r w:rsidR="003E6510">
        <w:t>–</w:t>
      </w:r>
      <w:r w:rsidR="00EC6BEA">
        <w:t>161</w:t>
      </w:r>
      <w:r w:rsidR="00A51234">
        <w:t>)</w:t>
      </w:r>
      <w:r w:rsidR="00A9200F">
        <w:t>.</w:t>
      </w:r>
      <w:r w:rsidR="00475F41">
        <w:t xml:space="preserve"> </w:t>
      </w:r>
      <w:r w:rsidR="00954638">
        <w:t xml:space="preserve">The </w:t>
      </w:r>
      <w:r w:rsidR="00BF25C3">
        <w:t>season</w:t>
      </w:r>
      <w:r w:rsidR="00954638">
        <w:t xml:space="preserve"> model </w:t>
      </w:r>
      <w:r w:rsidR="0099295A">
        <w:t>identified</w:t>
      </w:r>
      <w:r w:rsidR="00BF25C3">
        <w:t xml:space="preserve"> </w:t>
      </w:r>
      <w:r w:rsidR="00DE55A8">
        <w:t>78</w:t>
      </w:r>
      <w:r w:rsidR="00BF25C3">
        <w:t xml:space="preserve"> flight locations in the fall (95% CRI: </w:t>
      </w:r>
      <w:r w:rsidR="00E80AA2">
        <w:t>67</w:t>
      </w:r>
      <w:r w:rsidR="00BF25C3">
        <w:t>–</w:t>
      </w:r>
      <w:r w:rsidR="00E80AA2">
        <w:t>90</w:t>
      </w:r>
      <w:r w:rsidR="00BF25C3">
        <w:t xml:space="preserve">) and </w:t>
      </w:r>
      <w:r w:rsidR="00E80AA2">
        <w:t>65</w:t>
      </w:r>
      <w:r w:rsidR="00BF25C3">
        <w:t xml:space="preserve"> in the spring (95% CRI: </w:t>
      </w:r>
      <w:r w:rsidR="00E80AA2">
        <w:t>58</w:t>
      </w:r>
      <w:r w:rsidR="00BF25C3">
        <w:t>–</w:t>
      </w:r>
      <w:r w:rsidR="00E80AA2">
        <w:t>74</w:t>
      </w:r>
      <w:r w:rsidR="00BF25C3">
        <w:t>)</w:t>
      </w:r>
      <w:r w:rsidR="00CE2FF1">
        <w:t>, while t</w:t>
      </w:r>
      <w:r w:rsidR="00BF25C3">
        <w:t xml:space="preserve">he age model </w:t>
      </w:r>
      <w:r w:rsidR="0099295A">
        <w:t>identified</w:t>
      </w:r>
      <w:r w:rsidR="00BF25C3">
        <w:t xml:space="preserve"> </w:t>
      </w:r>
      <w:r w:rsidR="00660159">
        <w:t>58</w:t>
      </w:r>
      <w:r w:rsidR="00B263B8">
        <w:t xml:space="preserve"> flight locations among adults (95% CRI: </w:t>
      </w:r>
      <w:r w:rsidR="00660159">
        <w:t>51</w:t>
      </w:r>
      <w:r w:rsidR="00B263B8">
        <w:t>–</w:t>
      </w:r>
      <w:r w:rsidR="00660159">
        <w:t>67</w:t>
      </w:r>
      <w:r w:rsidR="00B263B8">
        <w:t xml:space="preserve">) and </w:t>
      </w:r>
      <w:r w:rsidR="00660159">
        <w:t>80</w:t>
      </w:r>
      <w:r w:rsidR="00B263B8">
        <w:t xml:space="preserve"> locations among juveniles (95% CRI: </w:t>
      </w:r>
      <w:r w:rsidR="00E609BF">
        <w:t>71</w:t>
      </w:r>
      <w:r w:rsidR="00B263B8">
        <w:t>–</w:t>
      </w:r>
      <w:r w:rsidR="00E609BF">
        <w:t>93</w:t>
      </w:r>
      <w:r w:rsidR="00B263B8">
        <w:t>).</w:t>
      </w:r>
      <w:r w:rsidR="00DE55A8">
        <w:t xml:space="preserve"> </w:t>
      </w:r>
      <w:r w:rsidR="004054B5">
        <w:t>Woodcock estimated median flight altitude</w:t>
      </w:r>
      <w:r w:rsidR="00CD1EC8">
        <w:t xml:space="preserve"> was</w:t>
      </w:r>
      <w:r w:rsidR="004054B5">
        <w:t xml:space="preserve"> 262m</w:t>
      </w:r>
      <w:r w:rsidR="00CD1EC8">
        <w:t>,</w:t>
      </w:r>
      <w:r w:rsidR="004054B5">
        <w:t xml:space="preserve"> </w:t>
      </w:r>
      <w:r w:rsidR="00A809F8">
        <w:t xml:space="preserve">and </w:t>
      </w:r>
      <w:r w:rsidR="00B91509">
        <w:t>mean</w:t>
      </w:r>
      <w:r w:rsidR="004054B5">
        <w:t xml:space="preserve"> flight altitude </w:t>
      </w:r>
      <w:r w:rsidR="00CD1EC8">
        <w:t>was</w:t>
      </w:r>
      <w:r w:rsidR="004054B5">
        <w:t xml:space="preserve"> </w:t>
      </w:r>
      <w:r w:rsidR="00B91509">
        <w:t>36</w:t>
      </w:r>
      <w:r w:rsidR="00582E3D">
        <w:t>3</w:t>
      </w:r>
      <w:r w:rsidR="00B91509">
        <w:t xml:space="preserve">m (Table 1). </w:t>
      </w:r>
      <w:r w:rsidR="00D93C8E">
        <w:t>Woodcock fl</w:t>
      </w:r>
      <w:r w:rsidR="00CD1EC8">
        <w:t>ew</w:t>
      </w:r>
      <w:r w:rsidR="00D93C8E">
        <w:t xml:space="preserve"> at </w:t>
      </w:r>
      <w:r w:rsidR="002601A0">
        <w:t xml:space="preserve">mean </w:t>
      </w:r>
      <w:r w:rsidR="00D93C8E">
        <w:t xml:space="preserve">altitudes of </w:t>
      </w:r>
      <w:r w:rsidR="00D54B6E">
        <w:t>31</w:t>
      </w:r>
      <w:r w:rsidR="00973869">
        <w:t>0</w:t>
      </w:r>
      <w:r w:rsidR="00D93C8E">
        <w:t xml:space="preserve">m in fall and </w:t>
      </w:r>
      <w:r w:rsidR="0018205B">
        <w:t>42</w:t>
      </w:r>
      <w:r w:rsidR="000F326E">
        <w:t>7</w:t>
      </w:r>
      <w:r w:rsidR="00D93C8E">
        <w:t xml:space="preserve">m in spring, </w:t>
      </w:r>
      <w:r w:rsidR="000F326E">
        <w:t>with 96% prob</w:t>
      </w:r>
      <w:r w:rsidR="00114955">
        <w:t>ability that mean flight altitudes are higher in fall than spring</w:t>
      </w:r>
      <w:r w:rsidR="00D93C8E">
        <w:t xml:space="preserve"> (Fig. 1). Adult woodcock f</w:t>
      </w:r>
      <w:r w:rsidR="003F6DA2">
        <w:t>lew</w:t>
      </w:r>
      <w:r w:rsidR="00D93C8E">
        <w:t xml:space="preserve"> at </w:t>
      </w:r>
      <w:r w:rsidR="002601A0">
        <w:t xml:space="preserve">mean </w:t>
      </w:r>
      <w:r w:rsidR="00D93C8E">
        <w:t xml:space="preserve">altitudes of </w:t>
      </w:r>
      <w:r w:rsidR="00C14C81">
        <w:t>397</w:t>
      </w:r>
      <w:r w:rsidR="002601A0">
        <w:t>m while juvenile</w:t>
      </w:r>
      <w:r w:rsidR="009E4DA3">
        <w:t>s f</w:t>
      </w:r>
      <w:r w:rsidR="003F6DA2">
        <w:t>lew</w:t>
      </w:r>
      <w:r w:rsidR="009E4DA3">
        <w:t xml:space="preserve"> at altitudes of </w:t>
      </w:r>
      <w:r w:rsidR="00EF70E9">
        <w:t>34</w:t>
      </w:r>
      <w:r w:rsidR="002829A8">
        <w:t>3</w:t>
      </w:r>
      <w:r w:rsidR="009E4DA3">
        <w:t>m, with</w:t>
      </w:r>
      <w:r w:rsidR="00143425">
        <w:t xml:space="preserve"> 79% probability that mean flight altitudes are high</w:t>
      </w:r>
      <w:r w:rsidR="00B3593D">
        <w:t>er for adults than juveniles</w:t>
      </w:r>
      <w:r w:rsidR="00471DA6">
        <w:t xml:space="preserve"> (</w:t>
      </w:r>
      <w:r w:rsidR="001F0E2B">
        <w:t>Fig. 2</w:t>
      </w:r>
      <w:r w:rsidR="00471DA6">
        <w:t>).</w:t>
      </w:r>
      <w:r w:rsidR="003321FE">
        <w:t xml:space="preserve"> </w:t>
      </w:r>
    </w:p>
    <w:p w14:paraId="1D25D052" w14:textId="45F19B70" w:rsidR="00AB1FD9" w:rsidRDefault="00B72ABF" w:rsidP="00AB6385">
      <w:pPr>
        <w:spacing w:line="480" w:lineRule="auto"/>
      </w:pPr>
      <w:r>
        <w:tab/>
      </w:r>
      <w:r w:rsidR="00582E3D">
        <w:t>Over</w:t>
      </w:r>
      <w:r w:rsidR="00746262">
        <w:t xml:space="preserve"> half of woodcock</w:t>
      </w:r>
      <w:r w:rsidR="005531E8">
        <w:t xml:space="preserve"> flight</w:t>
      </w:r>
      <w:r w:rsidR="00746262">
        <w:t xml:space="preserve"> locations were at </w:t>
      </w:r>
      <w:r w:rsidR="003321FE">
        <w:t>altitudes &lt;</w:t>
      </w:r>
      <w:r w:rsidR="005C6527">
        <w:t>305</w:t>
      </w:r>
      <w:r w:rsidR="003321FE">
        <w:t xml:space="preserve">m, </w:t>
      </w:r>
      <w:r w:rsidR="00792630">
        <w:t xml:space="preserve">posing potential </w:t>
      </w:r>
      <w:r w:rsidR="00BE7E05">
        <w:t>risks for collisions with low-rise buildings, wind turbines, and communications towers (</w:t>
      </w:r>
      <w:r w:rsidR="00AB1FD9">
        <w:t xml:space="preserve">Table 2, </w:t>
      </w:r>
      <w:r w:rsidR="00BE7E05">
        <w:t>Fig. 3).</w:t>
      </w:r>
      <w:r w:rsidR="00B91C6A">
        <w:t xml:space="preserve"> </w:t>
      </w:r>
      <w:r w:rsidR="00FB7994">
        <w:t>Woodcock were more likely to fly within range of obstacles in fall</w:t>
      </w:r>
      <w:r w:rsidR="004626A7">
        <w:t xml:space="preserve">, </w:t>
      </w:r>
      <w:r w:rsidR="00AB1FD9">
        <w:t xml:space="preserve">with </w:t>
      </w:r>
      <w:r w:rsidR="008D2A76">
        <w:t>5</w:t>
      </w:r>
      <w:r w:rsidR="00AB1FD9">
        <w:t xml:space="preserve">% more locations occurring at low-rise building altitude, </w:t>
      </w:r>
      <w:r w:rsidR="008D2A76">
        <w:t>8</w:t>
      </w:r>
      <w:r w:rsidR="00AB1FD9">
        <w:t xml:space="preserve">% more at wind turbine altitude, and </w:t>
      </w:r>
      <w:r w:rsidR="008D2A76">
        <w:t>14</w:t>
      </w:r>
      <w:r w:rsidR="00AB1FD9">
        <w:t>% more at communication tower altitude</w:t>
      </w:r>
      <w:r w:rsidR="008D2A76">
        <w:t xml:space="preserve">. </w:t>
      </w:r>
      <w:r w:rsidR="00B638A6">
        <w:t xml:space="preserve">33% of woodcock locations were below </w:t>
      </w:r>
      <w:r w:rsidR="009E1379">
        <w:t xml:space="preserve">the minimum flight altitude reported in </w:t>
      </w:r>
      <w:r w:rsidR="009E1379">
        <w:fldChar w:fldCharType="begin"/>
      </w:r>
      <w:r w:rsidR="00EB2B74">
        <w:instrText xml:space="preserve"> ADDIN ZOTERO_ITEM CSL_CITATION {"citationID":"TrLkVd7N","properties":{"formattedCitation":"(Horton et al. 2016)","plainCitation":"(Horton et al. 2016)","dontUpdate":true,"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9E1379">
        <w:fldChar w:fldCharType="separate"/>
      </w:r>
      <w:r w:rsidR="009E1379" w:rsidRPr="009E1379">
        <w:rPr>
          <w:rFonts w:ascii="Aptos" w:hAnsi="Aptos"/>
        </w:rPr>
        <w:t>Horton et al.</w:t>
      </w:r>
      <w:r w:rsidR="00DB7802">
        <w:rPr>
          <w:rFonts w:ascii="Aptos" w:hAnsi="Aptos"/>
        </w:rPr>
        <w:t xml:space="preserve"> </w:t>
      </w:r>
      <w:r w:rsidR="00AB6385">
        <w:rPr>
          <w:rFonts w:ascii="Aptos" w:hAnsi="Aptos"/>
        </w:rPr>
        <w:t>(</w:t>
      </w:r>
      <w:r w:rsidR="009E1379" w:rsidRPr="009E1379">
        <w:rPr>
          <w:rFonts w:ascii="Aptos" w:hAnsi="Aptos"/>
        </w:rPr>
        <w:t>2016)</w:t>
      </w:r>
      <w:r w:rsidR="009E1379">
        <w:fldChar w:fldCharType="end"/>
      </w:r>
      <w:r w:rsidR="00AB6385">
        <w:t xml:space="preserve"> and likely </w:t>
      </w:r>
      <w:r w:rsidR="00DB7802">
        <w:t xml:space="preserve">would not have been detectable using </w:t>
      </w:r>
      <w:r w:rsidR="00AB6385">
        <w:t>NEXRAD weather radar</w:t>
      </w:r>
      <w:r w:rsidR="002C5C74">
        <w:t>.</w:t>
      </w:r>
    </w:p>
    <w:p w14:paraId="6847E3C8" w14:textId="65B803AA" w:rsidR="005B49D7" w:rsidRDefault="005531E8" w:rsidP="005531E8">
      <w:r>
        <w:br w:type="page"/>
      </w:r>
    </w:p>
    <w:p w14:paraId="7D10807C" w14:textId="6D435DE5" w:rsidR="00E540E4" w:rsidRDefault="00E540E4" w:rsidP="00E540E4">
      <w:pPr>
        <w:spacing w:line="480" w:lineRule="auto"/>
      </w:pPr>
      <w:r>
        <w:t>Table 1. Characteristics of American Woodcock (</w:t>
      </w:r>
      <w:proofErr w:type="spellStart"/>
      <w:r>
        <w:rPr>
          <w:i/>
          <w:iCs/>
        </w:rPr>
        <w:t>Scolopax</w:t>
      </w:r>
      <w:proofErr w:type="spellEnd"/>
      <w:r>
        <w:rPr>
          <w:i/>
          <w:iCs/>
        </w:rPr>
        <w:t xml:space="preserve"> minor</w:t>
      </w:r>
      <w:r>
        <w:t xml:space="preserve">) altitudes </w:t>
      </w:r>
      <w:r w:rsidR="000165DF">
        <w:t xml:space="preserve">above ground level </w:t>
      </w:r>
      <w:r>
        <w:t xml:space="preserve">during migratory flights, measured using a base model (bold) as well as season and age models. Estimates indicate the </w:t>
      </w:r>
      <w:r w:rsidR="000526A4">
        <w:t>median</w:t>
      </w:r>
      <w:r>
        <w:t xml:space="preserve"> value of the posterior distribution</w:t>
      </w:r>
      <w:r w:rsidR="000526A4">
        <w:t xml:space="preserve">, while credible </w:t>
      </w:r>
      <w:r w:rsidR="003C2E26">
        <w:t xml:space="preserve">intervals reflect highest density </w:t>
      </w:r>
      <w:r w:rsidR="00D73B5B">
        <w:t>intervals</w:t>
      </w:r>
      <w:r>
        <w:t>.</w:t>
      </w:r>
    </w:p>
    <w:tbl>
      <w:tblPr>
        <w:tblStyle w:val="TableGrid"/>
        <w:tblW w:w="0" w:type="auto"/>
        <w:tblLook w:val="04A0" w:firstRow="1" w:lastRow="0" w:firstColumn="1" w:lastColumn="0" w:noHBand="0" w:noVBand="1"/>
      </w:tblPr>
      <w:tblGrid>
        <w:gridCol w:w="2515"/>
        <w:gridCol w:w="2159"/>
        <w:gridCol w:w="2338"/>
        <w:gridCol w:w="2338"/>
      </w:tblGrid>
      <w:tr w:rsidR="005B49D7" w14:paraId="786A9D75" w14:textId="77777777" w:rsidTr="00D47E9B">
        <w:tc>
          <w:tcPr>
            <w:tcW w:w="2515" w:type="dxa"/>
            <w:tcBorders>
              <w:left w:val="nil"/>
              <w:bottom w:val="single" w:sz="4" w:space="0" w:color="auto"/>
              <w:right w:val="nil"/>
            </w:tcBorders>
          </w:tcPr>
          <w:p w14:paraId="08C145D8" w14:textId="4AECC4B9" w:rsidR="005B49D7" w:rsidRDefault="00AA74BD" w:rsidP="00BD0A0C">
            <w:pPr>
              <w:spacing w:after="120"/>
            </w:pPr>
            <w:r>
              <w:t>Metric</w:t>
            </w:r>
          </w:p>
        </w:tc>
        <w:tc>
          <w:tcPr>
            <w:tcW w:w="2159" w:type="dxa"/>
            <w:tcBorders>
              <w:left w:val="nil"/>
              <w:bottom w:val="single" w:sz="4" w:space="0" w:color="auto"/>
              <w:right w:val="nil"/>
            </w:tcBorders>
          </w:tcPr>
          <w:p w14:paraId="79A12A0F" w14:textId="597ACFEA" w:rsidR="005B49D7" w:rsidRDefault="005B49D7" w:rsidP="00BD0A0C">
            <w:pPr>
              <w:spacing w:after="120"/>
            </w:pPr>
            <w:r>
              <w:t>Estimate</w:t>
            </w:r>
          </w:p>
        </w:tc>
        <w:tc>
          <w:tcPr>
            <w:tcW w:w="2338" w:type="dxa"/>
            <w:tcBorders>
              <w:left w:val="nil"/>
              <w:bottom w:val="single" w:sz="4" w:space="0" w:color="auto"/>
              <w:right w:val="nil"/>
            </w:tcBorders>
          </w:tcPr>
          <w:p w14:paraId="36D7834D" w14:textId="60D717E4" w:rsidR="005B49D7" w:rsidRDefault="005B49D7" w:rsidP="00BD0A0C">
            <w:pPr>
              <w:spacing w:after="120"/>
            </w:pPr>
            <w:r>
              <w:t>50% Credible Interval</w:t>
            </w:r>
          </w:p>
        </w:tc>
        <w:tc>
          <w:tcPr>
            <w:tcW w:w="2338" w:type="dxa"/>
            <w:tcBorders>
              <w:left w:val="nil"/>
              <w:bottom w:val="single" w:sz="4" w:space="0" w:color="auto"/>
              <w:right w:val="nil"/>
            </w:tcBorders>
          </w:tcPr>
          <w:p w14:paraId="04D4F293" w14:textId="23223E6A" w:rsidR="005B49D7" w:rsidRDefault="005B49D7" w:rsidP="00BD0A0C">
            <w:pPr>
              <w:spacing w:after="120"/>
            </w:pPr>
            <w:r>
              <w:t>95% Credible Interval</w:t>
            </w:r>
          </w:p>
        </w:tc>
      </w:tr>
      <w:tr w:rsidR="005B49D7" w14:paraId="5EDA45C5" w14:textId="77777777" w:rsidTr="00D47E9B">
        <w:tc>
          <w:tcPr>
            <w:tcW w:w="2515" w:type="dxa"/>
            <w:tcBorders>
              <w:left w:val="nil"/>
              <w:bottom w:val="nil"/>
              <w:right w:val="nil"/>
            </w:tcBorders>
          </w:tcPr>
          <w:p w14:paraId="2D278A37" w14:textId="6EF5FAA0" w:rsidR="005B49D7" w:rsidRPr="00DA1989" w:rsidRDefault="00A43331" w:rsidP="00BD0A0C">
            <w:pPr>
              <w:spacing w:after="120"/>
              <w:rPr>
                <w:b/>
                <w:bCs/>
              </w:rPr>
            </w:pPr>
            <w:r w:rsidRPr="00DA1989">
              <w:rPr>
                <w:b/>
                <w:bCs/>
              </w:rPr>
              <w:t>Median Flight Altitude</w:t>
            </w:r>
          </w:p>
        </w:tc>
        <w:tc>
          <w:tcPr>
            <w:tcW w:w="2159" w:type="dxa"/>
            <w:tcBorders>
              <w:left w:val="nil"/>
              <w:bottom w:val="nil"/>
              <w:right w:val="nil"/>
            </w:tcBorders>
          </w:tcPr>
          <w:p w14:paraId="60EE2B6E" w14:textId="7D741033" w:rsidR="005B49D7" w:rsidRPr="00DA1989" w:rsidRDefault="000A627F" w:rsidP="00BD0A0C">
            <w:pPr>
              <w:spacing w:after="120"/>
              <w:rPr>
                <w:b/>
                <w:bCs/>
              </w:rPr>
            </w:pPr>
            <w:r>
              <w:rPr>
                <w:b/>
                <w:bCs/>
              </w:rPr>
              <w:t>262m</w:t>
            </w:r>
          </w:p>
        </w:tc>
        <w:tc>
          <w:tcPr>
            <w:tcW w:w="2338" w:type="dxa"/>
            <w:tcBorders>
              <w:left w:val="nil"/>
              <w:bottom w:val="nil"/>
              <w:right w:val="nil"/>
            </w:tcBorders>
          </w:tcPr>
          <w:p w14:paraId="2C0517CB" w14:textId="6BBC1EB6" w:rsidR="005B49D7" w:rsidRPr="00DA1989" w:rsidRDefault="00D90A4E" w:rsidP="00BD0A0C">
            <w:pPr>
              <w:spacing w:after="120"/>
              <w:rPr>
                <w:b/>
                <w:bCs/>
              </w:rPr>
            </w:pPr>
            <w:r w:rsidRPr="00D90A4E">
              <w:rPr>
                <w:b/>
                <w:bCs/>
              </w:rPr>
              <w:t>2</w:t>
            </w:r>
            <w:r>
              <w:rPr>
                <w:b/>
                <w:bCs/>
              </w:rPr>
              <w:t>40–</w:t>
            </w:r>
            <w:r w:rsidRPr="00D90A4E">
              <w:rPr>
                <w:b/>
                <w:bCs/>
              </w:rPr>
              <w:t>286</w:t>
            </w:r>
            <w:r>
              <w:rPr>
                <w:b/>
                <w:bCs/>
              </w:rPr>
              <w:t>m</w:t>
            </w:r>
          </w:p>
        </w:tc>
        <w:tc>
          <w:tcPr>
            <w:tcW w:w="2338" w:type="dxa"/>
            <w:tcBorders>
              <w:left w:val="nil"/>
              <w:bottom w:val="nil"/>
              <w:right w:val="nil"/>
            </w:tcBorders>
          </w:tcPr>
          <w:p w14:paraId="5A6E91BF" w14:textId="746A27F5" w:rsidR="005B49D7" w:rsidRPr="00DA1989" w:rsidRDefault="00DB2B60" w:rsidP="00BD0A0C">
            <w:pPr>
              <w:spacing w:after="120"/>
              <w:rPr>
                <w:b/>
                <w:bCs/>
              </w:rPr>
            </w:pPr>
            <w:r w:rsidRPr="00DB2B60">
              <w:rPr>
                <w:b/>
                <w:bCs/>
              </w:rPr>
              <w:t>194</w:t>
            </w:r>
            <w:r>
              <w:rPr>
                <w:b/>
                <w:bCs/>
              </w:rPr>
              <w:t>–</w:t>
            </w:r>
            <w:r w:rsidRPr="00DB2B60">
              <w:rPr>
                <w:b/>
                <w:bCs/>
              </w:rPr>
              <w:t>331</w:t>
            </w:r>
            <w:r>
              <w:rPr>
                <w:b/>
                <w:bCs/>
              </w:rPr>
              <w:t>m</w:t>
            </w:r>
          </w:p>
        </w:tc>
      </w:tr>
      <w:tr w:rsidR="00F14154" w14:paraId="66822F00" w14:textId="77777777" w:rsidTr="00D47E9B">
        <w:tc>
          <w:tcPr>
            <w:tcW w:w="2515" w:type="dxa"/>
            <w:tcBorders>
              <w:top w:val="nil"/>
              <w:left w:val="nil"/>
              <w:bottom w:val="nil"/>
              <w:right w:val="nil"/>
            </w:tcBorders>
          </w:tcPr>
          <w:p w14:paraId="07C0E5E9" w14:textId="61FCC87F" w:rsidR="00F14154" w:rsidRPr="00F14154" w:rsidRDefault="00F14154" w:rsidP="00BD0A0C">
            <w:pPr>
              <w:spacing w:after="120"/>
              <w:rPr>
                <w:i/>
                <w:iCs/>
              </w:rPr>
            </w:pPr>
            <w:r>
              <w:rPr>
                <w:i/>
                <w:iCs/>
              </w:rPr>
              <w:t xml:space="preserve">   </w:t>
            </w:r>
            <w:r w:rsidR="00BA52D1">
              <w:rPr>
                <w:i/>
                <w:iCs/>
              </w:rPr>
              <w:t xml:space="preserve"> </w:t>
            </w:r>
            <w:r>
              <w:rPr>
                <w:i/>
                <w:iCs/>
              </w:rPr>
              <w:t>Fall</w:t>
            </w:r>
          </w:p>
        </w:tc>
        <w:tc>
          <w:tcPr>
            <w:tcW w:w="2159" w:type="dxa"/>
            <w:tcBorders>
              <w:top w:val="nil"/>
              <w:left w:val="nil"/>
              <w:bottom w:val="nil"/>
              <w:right w:val="nil"/>
            </w:tcBorders>
          </w:tcPr>
          <w:p w14:paraId="0E40CF0C" w14:textId="1C05DECF" w:rsidR="00F14154" w:rsidRPr="00DA1989" w:rsidRDefault="000278C4" w:rsidP="00BD0A0C">
            <w:pPr>
              <w:spacing w:after="120"/>
            </w:pPr>
            <w:r w:rsidRPr="000278C4">
              <w:t>22</w:t>
            </w:r>
            <w:r>
              <w:t>4m</w:t>
            </w:r>
          </w:p>
        </w:tc>
        <w:tc>
          <w:tcPr>
            <w:tcW w:w="2338" w:type="dxa"/>
            <w:tcBorders>
              <w:top w:val="nil"/>
              <w:left w:val="nil"/>
              <w:bottom w:val="nil"/>
              <w:right w:val="nil"/>
            </w:tcBorders>
          </w:tcPr>
          <w:p w14:paraId="6753CA10" w14:textId="53D719DC" w:rsidR="00F14154" w:rsidRPr="00DA1989" w:rsidRDefault="00F364B3" w:rsidP="00BD0A0C">
            <w:pPr>
              <w:spacing w:after="120"/>
            </w:pPr>
            <w:r w:rsidRPr="00F364B3">
              <w:t>19</w:t>
            </w:r>
            <w:r>
              <w:t>3–</w:t>
            </w:r>
            <w:r w:rsidRPr="00F364B3">
              <w:t>24</w:t>
            </w:r>
            <w:r>
              <w:t>9m</w:t>
            </w:r>
          </w:p>
        </w:tc>
        <w:tc>
          <w:tcPr>
            <w:tcW w:w="2338" w:type="dxa"/>
            <w:tcBorders>
              <w:top w:val="nil"/>
              <w:left w:val="nil"/>
              <w:bottom w:val="nil"/>
              <w:right w:val="nil"/>
            </w:tcBorders>
          </w:tcPr>
          <w:p w14:paraId="147BA553" w14:textId="739A7634" w:rsidR="00F14154" w:rsidRPr="00DA1989" w:rsidRDefault="00F364B3" w:rsidP="00BD0A0C">
            <w:pPr>
              <w:spacing w:after="120"/>
            </w:pPr>
            <w:r w:rsidRPr="00F364B3">
              <w:t>14</w:t>
            </w:r>
            <w:r>
              <w:t>5–</w:t>
            </w:r>
            <w:r w:rsidRPr="00F364B3">
              <w:t>30</w:t>
            </w:r>
            <w:r>
              <w:t>8m</w:t>
            </w:r>
          </w:p>
        </w:tc>
      </w:tr>
      <w:tr w:rsidR="00F14154" w14:paraId="7AC626A1" w14:textId="77777777" w:rsidTr="00D47E9B">
        <w:tc>
          <w:tcPr>
            <w:tcW w:w="2515" w:type="dxa"/>
            <w:tcBorders>
              <w:top w:val="nil"/>
              <w:left w:val="nil"/>
              <w:bottom w:val="nil"/>
              <w:right w:val="nil"/>
            </w:tcBorders>
          </w:tcPr>
          <w:p w14:paraId="3DF9491F" w14:textId="5850A8AA" w:rsidR="00F14154" w:rsidRPr="00BA52D1" w:rsidRDefault="00BA52D1" w:rsidP="00BD0A0C">
            <w:pPr>
              <w:spacing w:after="120"/>
              <w:rPr>
                <w:i/>
                <w:iCs/>
              </w:rPr>
            </w:pPr>
            <w:r>
              <w:t xml:space="preserve">    </w:t>
            </w:r>
            <w:r>
              <w:rPr>
                <w:i/>
                <w:iCs/>
              </w:rPr>
              <w:t>Spring</w:t>
            </w:r>
          </w:p>
        </w:tc>
        <w:tc>
          <w:tcPr>
            <w:tcW w:w="2159" w:type="dxa"/>
            <w:tcBorders>
              <w:top w:val="nil"/>
              <w:left w:val="nil"/>
              <w:bottom w:val="nil"/>
              <w:right w:val="nil"/>
            </w:tcBorders>
          </w:tcPr>
          <w:p w14:paraId="1F771257" w14:textId="3436D451" w:rsidR="00F14154" w:rsidRPr="00DA1989" w:rsidRDefault="007A13A2" w:rsidP="00BD0A0C">
            <w:pPr>
              <w:spacing w:after="120"/>
            </w:pPr>
            <w:r w:rsidRPr="007A13A2">
              <w:t>3</w:t>
            </w:r>
            <w:r>
              <w:t>20m</w:t>
            </w:r>
          </w:p>
        </w:tc>
        <w:tc>
          <w:tcPr>
            <w:tcW w:w="2338" w:type="dxa"/>
            <w:tcBorders>
              <w:top w:val="nil"/>
              <w:left w:val="nil"/>
              <w:bottom w:val="nil"/>
              <w:right w:val="nil"/>
            </w:tcBorders>
          </w:tcPr>
          <w:p w14:paraId="3607528C" w14:textId="78827795" w:rsidR="00F14154" w:rsidRPr="00DA1989" w:rsidRDefault="007A13A2" w:rsidP="00BD0A0C">
            <w:pPr>
              <w:spacing w:after="120"/>
            </w:pPr>
            <w:r w:rsidRPr="007A13A2">
              <w:t>28</w:t>
            </w:r>
            <w:r>
              <w:t>3–</w:t>
            </w:r>
            <w:r w:rsidRPr="007A13A2">
              <w:t>35</w:t>
            </w:r>
            <w:r>
              <w:t>6m</w:t>
            </w:r>
          </w:p>
        </w:tc>
        <w:tc>
          <w:tcPr>
            <w:tcW w:w="2338" w:type="dxa"/>
            <w:tcBorders>
              <w:top w:val="nil"/>
              <w:left w:val="nil"/>
              <w:bottom w:val="nil"/>
              <w:right w:val="nil"/>
            </w:tcBorders>
          </w:tcPr>
          <w:p w14:paraId="51F68E83" w14:textId="4DD3FFAF" w:rsidR="00F14154" w:rsidRPr="00DA1989" w:rsidRDefault="00522DA6" w:rsidP="00BD0A0C">
            <w:pPr>
              <w:spacing w:after="120"/>
            </w:pPr>
            <w:r w:rsidRPr="00522DA6">
              <w:t>215</w:t>
            </w:r>
            <w:r>
              <w:t>–</w:t>
            </w:r>
            <w:r w:rsidRPr="00522DA6">
              <w:t>42</w:t>
            </w:r>
            <w:r>
              <w:t>6m</w:t>
            </w:r>
          </w:p>
        </w:tc>
      </w:tr>
      <w:tr w:rsidR="00BA52D1" w14:paraId="67376858" w14:textId="77777777" w:rsidTr="00D47E9B">
        <w:tc>
          <w:tcPr>
            <w:tcW w:w="2515" w:type="dxa"/>
            <w:tcBorders>
              <w:top w:val="nil"/>
              <w:left w:val="nil"/>
              <w:bottom w:val="nil"/>
              <w:right w:val="nil"/>
            </w:tcBorders>
          </w:tcPr>
          <w:p w14:paraId="58DC61CB" w14:textId="21161D34" w:rsidR="00BA52D1" w:rsidRPr="00BA52D1" w:rsidRDefault="00BA52D1" w:rsidP="00BD0A0C">
            <w:pPr>
              <w:spacing w:after="120"/>
              <w:rPr>
                <w:i/>
                <w:iCs/>
              </w:rPr>
            </w:pPr>
            <w:r>
              <w:t xml:space="preserve">    </w:t>
            </w:r>
            <w:r>
              <w:rPr>
                <w:i/>
                <w:iCs/>
              </w:rPr>
              <w:t>Adult</w:t>
            </w:r>
          </w:p>
        </w:tc>
        <w:tc>
          <w:tcPr>
            <w:tcW w:w="2159" w:type="dxa"/>
            <w:tcBorders>
              <w:top w:val="nil"/>
              <w:left w:val="nil"/>
              <w:bottom w:val="nil"/>
              <w:right w:val="nil"/>
            </w:tcBorders>
          </w:tcPr>
          <w:p w14:paraId="19A0886F" w14:textId="76EAFB27" w:rsidR="00BA52D1" w:rsidRDefault="007E2B61" w:rsidP="00BD0A0C">
            <w:pPr>
              <w:spacing w:after="120"/>
            </w:pPr>
            <w:r w:rsidRPr="007E2B61">
              <w:t>294</w:t>
            </w:r>
            <w:r w:rsidR="00BF261A">
              <w:t>m</w:t>
            </w:r>
          </w:p>
        </w:tc>
        <w:tc>
          <w:tcPr>
            <w:tcW w:w="2338" w:type="dxa"/>
            <w:tcBorders>
              <w:top w:val="nil"/>
              <w:left w:val="nil"/>
              <w:bottom w:val="nil"/>
              <w:right w:val="nil"/>
            </w:tcBorders>
          </w:tcPr>
          <w:p w14:paraId="3E9EBC14" w14:textId="38284CE9" w:rsidR="00BA52D1" w:rsidRDefault="00E5592B" w:rsidP="00BD0A0C">
            <w:pPr>
              <w:spacing w:after="120"/>
            </w:pPr>
            <w:r w:rsidRPr="00E5592B">
              <w:t>256</w:t>
            </w:r>
            <w:r w:rsidR="00BF261A">
              <w:t>–</w:t>
            </w:r>
            <w:r w:rsidRPr="00E5592B">
              <w:t>334</w:t>
            </w:r>
            <w:r w:rsidR="00BF261A">
              <w:t>m</w:t>
            </w:r>
          </w:p>
        </w:tc>
        <w:tc>
          <w:tcPr>
            <w:tcW w:w="2338" w:type="dxa"/>
            <w:tcBorders>
              <w:top w:val="nil"/>
              <w:left w:val="nil"/>
              <w:bottom w:val="nil"/>
              <w:right w:val="nil"/>
            </w:tcBorders>
          </w:tcPr>
          <w:p w14:paraId="6AA2161E" w14:textId="2713C123" w:rsidR="00BA52D1" w:rsidRDefault="00E5592B" w:rsidP="00BD0A0C">
            <w:pPr>
              <w:spacing w:after="120"/>
            </w:pPr>
            <w:r w:rsidRPr="00E5592B">
              <w:t>18</w:t>
            </w:r>
            <w:r w:rsidR="00BF261A">
              <w:t>1–</w:t>
            </w:r>
            <w:r w:rsidRPr="00E5592B">
              <w:t>40</w:t>
            </w:r>
            <w:r w:rsidR="00BF261A">
              <w:t>3m</w:t>
            </w:r>
          </w:p>
        </w:tc>
      </w:tr>
      <w:tr w:rsidR="00BA52D1" w14:paraId="096632BC" w14:textId="77777777" w:rsidTr="00D47E9B">
        <w:tc>
          <w:tcPr>
            <w:tcW w:w="2515" w:type="dxa"/>
            <w:tcBorders>
              <w:top w:val="nil"/>
              <w:left w:val="nil"/>
              <w:bottom w:val="nil"/>
              <w:right w:val="nil"/>
            </w:tcBorders>
          </w:tcPr>
          <w:p w14:paraId="65C4A414" w14:textId="2FB9C71B" w:rsidR="00BA52D1" w:rsidRPr="00BA52D1" w:rsidRDefault="00BA52D1" w:rsidP="00BD0A0C">
            <w:pPr>
              <w:spacing w:after="120"/>
              <w:rPr>
                <w:i/>
                <w:iCs/>
              </w:rPr>
            </w:pPr>
            <w:r>
              <w:t xml:space="preserve">    </w:t>
            </w:r>
            <w:r>
              <w:rPr>
                <w:i/>
                <w:iCs/>
              </w:rPr>
              <w:t>Juvenile</w:t>
            </w:r>
          </w:p>
        </w:tc>
        <w:tc>
          <w:tcPr>
            <w:tcW w:w="2159" w:type="dxa"/>
            <w:tcBorders>
              <w:top w:val="nil"/>
              <w:left w:val="nil"/>
              <w:bottom w:val="nil"/>
              <w:right w:val="nil"/>
            </w:tcBorders>
          </w:tcPr>
          <w:p w14:paraId="43D7780B" w14:textId="3E2CE179" w:rsidR="00BA52D1" w:rsidRDefault="00E5592B" w:rsidP="00BD0A0C">
            <w:pPr>
              <w:spacing w:after="120"/>
            </w:pPr>
            <w:r w:rsidRPr="00E5592B">
              <w:t>2</w:t>
            </w:r>
            <w:r w:rsidR="0029046E">
              <w:t>60m</w:t>
            </w:r>
          </w:p>
        </w:tc>
        <w:tc>
          <w:tcPr>
            <w:tcW w:w="2338" w:type="dxa"/>
            <w:tcBorders>
              <w:top w:val="nil"/>
              <w:left w:val="nil"/>
              <w:bottom w:val="nil"/>
              <w:right w:val="nil"/>
            </w:tcBorders>
          </w:tcPr>
          <w:p w14:paraId="3C252399" w14:textId="291B5AEA" w:rsidR="00BA52D1" w:rsidRDefault="0029046E" w:rsidP="00BD0A0C">
            <w:pPr>
              <w:spacing w:after="120"/>
            </w:pPr>
            <w:r w:rsidRPr="0029046E">
              <w:t>22</w:t>
            </w:r>
            <w:r>
              <w:t>9–</w:t>
            </w:r>
            <w:r w:rsidRPr="0029046E">
              <w:t>28</w:t>
            </w:r>
            <w:r>
              <w:t>7m</w:t>
            </w:r>
          </w:p>
        </w:tc>
        <w:tc>
          <w:tcPr>
            <w:tcW w:w="2338" w:type="dxa"/>
            <w:tcBorders>
              <w:top w:val="nil"/>
              <w:left w:val="nil"/>
              <w:bottom w:val="nil"/>
              <w:right w:val="nil"/>
            </w:tcBorders>
          </w:tcPr>
          <w:p w14:paraId="77D38A1B" w14:textId="2057ACD8" w:rsidR="00BA52D1" w:rsidRDefault="0029046E" w:rsidP="00BD0A0C">
            <w:pPr>
              <w:spacing w:after="120"/>
            </w:pPr>
            <w:r w:rsidRPr="0029046E">
              <w:t>17</w:t>
            </w:r>
            <w:r>
              <w:t>9–</w:t>
            </w:r>
            <w:r w:rsidRPr="0029046E">
              <w:t>34</w:t>
            </w:r>
            <w:r>
              <w:t>2m</w:t>
            </w:r>
          </w:p>
        </w:tc>
      </w:tr>
      <w:tr w:rsidR="005B49D7" w14:paraId="0388CC19" w14:textId="77777777" w:rsidTr="00D47E9B">
        <w:tc>
          <w:tcPr>
            <w:tcW w:w="2515" w:type="dxa"/>
            <w:tcBorders>
              <w:top w:val="nil"/>
              <w:left w:val="nil"/>
              <w:bottom w:val="nil"/>
              <w:right w:val="nil"/>
            </w:tcBorders>
          </w:tcPr>
          <w:p w14:paraId="76B37A4B" w14:textId="3F882A58" w:rsidR="005B49D7" w:rsidRPr="00BC43FC" w:rsidRDefault="00A43331" w:rsidP="00BD0A0C">
            <w:pPr>
              <w:spacing w:after="120"/>
              <w:rPr>
                <w:b/>
                <w:bCs/>
              </w:rPr>
            </w:pPr>
            <w:r w:rsidRPr="00BC43FC">
              <w:rPr>
                <w:b/>
                <w:bCs/>
              </w:rPr>
              <w:t>Mean Flight Altitude</w:t>
            </w:r>
          </w:p>
        </w:tc>
        <w:tc>
          <w:tcPr>
            <w:tcW w:w="2159" w:type="dxa"/>
            <w:tcBorders>
              <w:top w:val="nil"/>
              <w:left w:val="nil"/>
              <w:bottom w:val="nil"/>
              <w:right w:val="nil"/>
            </w:tcBorders>
          </w:tcPr>
          <w:p w14:paraId="5E678661" w14:textId="4CDC5874" w:rsidR="005B49D7" w:rsidRPr="00BC43FC" w:rsidRDefault="00D91CD5" w:rsidP="00BD0A0C">
            <w:pPr>
              <w:spacing w:after="120"/>
              <w:rPr>
                <w:b/>
                <w:bCs/>
              </w:rPr>
            </w:pPr>
            <w:r w:rsidRPr="00D91CD5">
              <w:rPr>
                <w:b/>
                <w:bCs/>
              </w:rPr>
              <w:t>36</w:t>
            </w:r>
            <w:r>
              <w:rPr>
                <w:b/>
                <w:bCs/>
              </w:rPr>
              <w:t>3m</w:t>
            </w:r>
          </w:p>
        </w:tc>
        <w:tc>
          <w:tcPr>
            <w:tcW w:w="2338" w:type="dxa"/>
            <w:tcBorders>
              <w:top w:val="nil"/>
              <w:left w:val="nil"/>
              <w:bottom w:val="nil"/>
              <w:right w:val="nil"/>
            </w:tcBorders>
          </w:tcPr>
          <w:p w14:paraId="449B303F" w14:textId="350713AD" w:rsidR="005B49D7" w:rsidRPr="00BC43FC" w:rsidRDefault="00D91CD5" w:rsidP="00BD0A0C">
            <w:pPr>
              <w:spacing w:after="120"/>
              <w:rPr>
                <w:b/>
                <w:bCs/>
              </w:rPr>
            </w:pPr>
            <w:r w:rsidRPr="00D91CD5">
              <w:rPr>
                <w:b/>
                <w:bCs/>
              </w:rPr>
              <w:t>339</w:t>
            </w:r>
            <w:r>
              <w:rPr>
                <w:b/>
                <w:bCs/>
              </w:rPr>
              <w:t>–</w:t>
            </w:r>
            <w:r w:rsidRPr="00D91CD5">
              <w:rPr>
                <w:b/>
                <w:bCs/>
              </w:rPr>
              <w:t>38</w:t>
            </w:r>
            <w:r>
              <w:rPr>
                <w:b/>
                <w:bCs/>
              </w:rPr>
              <w:t>5m</w:t>
            </w:r>
          </w:p>
        </w:tc>
        <w:tc>
          <w:tcPr>
            <w:tcW w:w="2338" w:type="dxa"/>
            <w:tcBorders>
              <w:top w:val="nil"/>
              <w:left w:val="nil"/>
              <w:bottom w:val="nil"/>
              <w:right w:val="nil"/>
            </w:tcBorders>
          </w:tcPr>
          <w:p w14:paraId="1096C824" w14:textId="652C8AAD" w:rsidR="005B49D7" w:rsidRPr="00BC43FC" w:rsidRDefault="0099563C" w:rsidP="00BD0A0C">
            <w:pPr>
              <w:spacing w:after="120"/>
              <w:rPr>
                <w:b/>
                <w:bCs/>
              </w:rPr>
            </w:pPr>
            <w:r w:rsidRPr="0099563C">
              <w:rPr>
                <w:b/>
                <w:bCs/>
              </w:rPr>
              <w:t>29</w:t>
            </w:r>
            <w:r w:rsidR="003D7B6C">
              <w:rPr>
                <w:b/>
                <w:bCs/>
              </w:rPr>
              <w:t>9</w:t>
            </w:r>
            <w:r>
              <w:rPr>
                <w:b/>
                <w:bCs/>
              </w:rPr>
              <w:t>–</w:t>
            </w:r>
            <w:r w:rsidRPr="0099563C">
              <w:rPr>
                <w:b/>
                <w:bCs/>
              </w:rPr>
              <w:t>430</w:t>
            </w:r>
            <w:r>
              <w:rPr>
                <w:b/>
                <w:bCs/>
              </w:rPr>
              <w:t>m</w:t>
            </w:r>
          </w:p>
        </w:tc>
      </w:tr>
      <w:tr w:rsidR="00BA52D1" w14:paraId="0C66C010" w14:textId="77777777" w:rsidTr="00D47E9B">
        <w:tc>
          <w:tcPr>
            <w:tcW w:w="2515" w:type="dxa"/>
            <w:tcBorders>
              <w:top w:val="nil"/>
              <w:left w:val="nil"/>
              <w:bottom w:val="nil"/>
              <w:right w:val="nil"/>
            </w:tcBorders>
          </w:tcPr>
          <w:p w14:paraId="320A8558" w14:textId="0382D2A9" w:rsidR="00BA52D1" w:rsidRDefault="00BA52D1" w:rsidP="00BD0A0C">
            <w:pPr>
              <w:spacing w:after="120"/>
            </w:pPr>
            <w:r>
              <w:rPr>
                <w:i/>
                <w:iCs/>
              </w:rPr>
              <w:t xml:space="preserve">    Fall</w:t>
            </w:r>
          </w:p>
        </w:tc>
        <w:tc>
          <w:tcPr>
            <w:tcW w:w="2159" w:type="dxa"/>
            <w:tcBorders>
              <w:top w:val="nil"/>
              <w:left w:val="nil"/>
              <w:bottom w:val="nil"/>
              <w:right w:val="nil"/>
            </w:tcBorders>
          </w:tcPr>
          <w:p w14:paraId="58AA4587" w14:textId="60BE7212" w:rsidR="00BA52D1" w:rsidRDefault="003F2A3F" w:rsidP="00BD0A0C">
            <w:pPr>
              <w:spacing w:after="120"/>
            </w:pPr>
            <w:r w:rsidRPr="003F2A3F">
              <w:t>310</w:t>
            </w:r>
            <w:r w:rsidR="00BD3B28">
              <w:t>m</w:t>
            </w:r>
          </w:p>
        </w:tc>
        <w:tc>
          <w:tcPr>
            <w:tcW w:w="2338" w:type="dxa"/>
            <w:tcBorders>
              <w:top w:val="nil"/>
              <w:left w:val="nil"/>
              <w:bottom w:val="nil"/>
              <w:right w:val="nil"/>
            </w:tcBorders>
          </w:tcPr>
          <w:p w14:paraId="173A2D9A" w14:textId="11D3586A" w:rsidR="00BA52D1" w:rsidRDefault="009A1977" w:rsidP="00BD0A0C">
            <w:pPr>
              <w:spacing w:after="120"/>
            </w:pPr>
            <w:r w:rsidRPr="009A1977">
              <w:t>279</w:t>
            </w:r>
            <w:r w:rsidR="00BD3B28">
              <w:t>–</w:t>
            </w:r>
            <w:r w:rsidRPr="009A1977">
              <w:t>33</w:t>
            </w:r>
            <w:r w:rsidR="00BD3B28">
              <w:t>4m</w:t>
            </w:r>
          </w:p>
        </w:tc>
        <w:tc>
          <w:tcPr>
            <w:tcW w:w="2338" w:type="dxa"/>
            <w:tcBorders>
              <w:top w:val="nil"/>
              <w:left w:val="nil"/>
              <w:bottom w:val="nil"/>
              <w:right w:val="nil"/>
            </w:tcBorders>
          </w:tcPr>
          <w:p w14:paraId="2DF43374" w14:textId="697A1FA8" w:rsidR="00BA52D1" w:rsidRDefault="009A1977" w:rsidP="00BD0A0C">
            <w:pPr>
              <w:spacing w:after="120"/>
            </w:pPr>
            <w:r w:rsidRPr="009A1977">
              <w:t>23</w:t>
            </w:r>
            <w:r w:rsidR="00BD3B28">
              <w:t>5</w:t>
            </w:r>
            <w:r w:rsidR="007D041D">
              <w:t>–</w:t>
            </w:r>
            <w:r w:rsidRPr="009A1977">
              <w:t>393</w:t>
            </w:r>
            <w:r w:rsidR="007D041D">
              <w:t>m</w:t>
            </w:r>
          </w:p>
        </w:tc>
      </w:tr>
      <w:tr w:rsidR="00BA52D1" w14:paraId="2A6C7092" w14:textId="77777777" w:rsidTr="00D47E9B">
        <w:tc>
          <w:tcPr>
            <w:tcW w:w="2515" w:type="dxa"/>
            <w:tcBorders>
              <w:top w:val="nil"/>
              <w:left w:val="nil"/>
              <w:bottom w:val="nil"/>
              <w:right w:val="nil"/>
            </w:tcBorders>
          </w:tcPr>
          <w:p w14:paraId="1C29BDD0" w14:textId="4CD8440F" w:rsidR="00BA52D1" w:rsidRDefault="00BA52D1" w:rsidP="00BD0A0C">
            <w:pPr>
              <w:spacing w:after="120"/>
            </w:pPr>
            <w:r>
              <w:t xml:space="preserve">    </w:t>
            </w:r>
            <w:r>
              <w:rPr>
                <w:i/>
                <w:iCs/>
              </w:rPr>
              <w:t>Spring</w:t>
            </w:r>
          </w:p>
        </w:tc>
        <w:tc>
          <w:tcPr>
            <w:tcW w:w="2159" w:type="dxa"/>
            <w:tcBorders>
              <w:top w:val="nil"/>
              <w:left w:val="nil"/>
              <w:bottom w:val="nil"/>
              <w:right w:val="nil"/>
            </w:tcBorders>
          </w:tcPr>
          <w:p w14:paraId="08638CC3" w14:textId="6C722137" w:rsidR="00BA52D1" w:rsidRDefault="009A1977" w:rsidP="00BD0A0C">
            <w:pPr>
              <w:spacing w:after="120"/>
            </w:pPr>
            <w:r w:rsidRPr="009A1977">
              <w:t>42</w:t>
            </w:r>
            <w:r w:rsidR="00BD3B28">
              <w:t>7m</w:t>
            </w:r>
          </w:p>
        </w:tc>
        <w:tc>
          <w:tcPr>
            <w:tcW w:w="2338" w:type="dxa"/>
            <w:tcBorders>
              <w:top w:val="nil"/>
              <w:left w:val="nil"/>
              <w:bottom w:val="nil"/>
              <w:right w:val="nil"/>
            </w:tcBorders>
          </w:tcPr>
          <w:p w14:paraId="6E1BD128" w14:textId="73F3F0C8" w:rsidR="00BA52D1" w:rsidRDefault="00BD3B28" w:rsidP="00BD0A0C">
            <w:pPr>
              <w:spacing w:after="120"/>
            </w:pPr>
            <w:r w:rsidRPr="00BD3B28">
              <w:t>39</w:t>
            </w:r>
            <w:r w:rsidR="007D041D">
              <w:t>2–</w:t>
            </w:r>
            <w:r w:rsidRPr="00BD3B28">
              <w:t>46</w:t>
            </w:r>
            <w:r w:rsidR="007D041D">
              <w:t>3m</w:t>
            </w:r>
          </w:p>
        </w:tc>
        <w:tc>
          <w:tcPr>
            <w:tcW w:w="2338" w:type="dxa"/>
            <w:tcBorders>
              <w:top w:val="nil"/>
              <w:left w:val="nil"/>
              <w:bottom w:val="nil"/>
              <w:right w:val="nil"/>
            </w:tcBorders>
          </w:tcPr>
          <w:p w14:paraId="3C33CDD6" w14:textId="4273CB9C" w:rsidR="00BA52D1" w:rsidRDefault="00BD3B28" w:rsidP="00BD0A0C">
            <w:pPr>
              <w:spacing w:after="120"/>
            </w:pPr>
            <w:r w:rsidRPr="00BD3B28">
              <w:t>32</w:t>
            </w:r>
            <w:r w:rsidR="007D041D">
              <w:t>4</w:t>
            </w:r>
            <w:r w:rsidR="003228FD">
              <w:t>–</w:t>
            </w:r>
            <w:r w:rsidRPr="00BD3B28">
              <w:t>536</w:t>
            </w:r>
            <w:r w:rsidR="003228FD">
              <w:t>m</w:t>
            </w:r>
          </w:p>
        </w:tc>
      </w:tr>
      <w:tr w:rsidR="00BA52D1" w14:paraId="2C638EFC" w14:textId="77777777" w:rsidTr="005C505F">
        <w:tc>
          <w:tcPr>
            <w:tcW w:w="2515" w:type="dxa"/>
            <w:tcBorders>
              <w:top w:val="nil"/>
              <w:left w:val="nil"/>
              <w:bottom w:val="nil"/>
              <w:right w:val="nil"/>
            </w:tcBorders>
          </w:tcPr>
          <w:p w14:paraId="25D9651B" w14:textId="1FB7C2CD" w:rsidR="00BA52D1" w:rsidRDefault="00BA52D1" w:rsidP="00BD0A0C">
            <w:pPr>
              <w:spacing w:after="120"/>
            </w:pPr>
            <w:r>
              <w:t xml:space="preserve">    </w:t>
            </w:r>
            <w:r>
              <w:rPr>
                <w:i/>
                <w:iCs/>
              </w:rPr>
              <w:t>Adult</w:t>
            </w:r>
          </w:p>
        </w:tc>
        <w:tc>
          <w:tcPr>
            <w:tcW w:w="2159" w:type="dxa"/>
            <w:tcBorders>
              <w:top w:val="nil"/>
              <w:left w:val="nil"/>
              <w:bottom w:val="nil"/>
              <w:right w:val="nil"/>
            </w:tcBorders>
          </w:tcPr>
          <w:p w14:paraId="200879E1" w14:textId="398AD085" w:rsidR="00BA52D1" w:rsidRDefault="000B6285" w:rsidP="00BD0A0C">
            <w:pPr>
              <w:spacing w:after="120"/>
            </w:pPr>
            <w:r w:rsidRPr="000B6285">
              <w:t>397</w:t>
            </w:r>
            <w:r w:rsidR="00C02315">
              <w:t>m</w:t>
            </w:r>
          </w:p>
        </w:tc>
        <w:tc>
          <w:tcPr>
            <w:tcW w:w="2338" w:type="dxa"/>
            <w:tcBorders>
              <w:top w:val="nil"/>
              <w:left w:val="nil"/>
              <w:bottom w:val="nil"/>
              <w:right w:val="nil"/>
            </w:tcBorders>
          </w:tcPr>
          <w:p w14:paraId="003861A4" w14:textId="319EBB2C" w:rsidR="00BA52D1" w:rsidRDefault="001357D3" w:rsidP="00BD0A0C">
            <w:pPr>
              <w:spacing w:after="120"/>
            </w:pPr>
            <w:r w:rsidRPr="001357D3">
              <w:t>35</w:t>
            </w:r>
            <w:r w:rsidR="00D027B2">
              <w:t>5–</w:t>
            </w:r>
            <w:r w:rsidRPr="001357D3">
              <w:t>43</w:t>
            </w:r>
            <w:r w:rsidR="00D027B2">
              <w:t>1m</w:t>
            </w:r>
          </w:p>
        </w:tc>
        <w:tc>
          <w:tcPr>
            <w:tcW w:w="2338" w:type="dxa"/>
            <w:tcBorders>
              <w:top w:val="nil"/>
              <w:left w:val="nil"/>
              <w:bottom w:val="nil"/>
              <w:right w:val="nil"/>
            </w:tcBorders>
          </w:tcPr>
          <w:p w14:paraId="0E068D33" w14:textId="061F2022" w:rsidR="00BA52D1" w:rsidRDefault="001357D3" w:rsidP="00BD0A0C">
            <w:pPr>
              <w:spacing w:after="120"/>
            </w:pPr>
            <w:r w:rsidRPr="001357D3">
              <w:t>295</w:t>
            </w:r>
            <w:r w:rsidR="00D027B2">
              <w:t>–</w:t>
            </w:r>
            <w:r w:rsidRPr="001357D3">
              <w:t>50</w:t>
            </w:r>
            <w:r w:rsidR="00D027B2">
              <w:t>9m</w:t>
            </w:r>
          </w:p>
        </w:tc>
      </w:tr>
      <w:tr w:rsidR="00BA52D1" w14:paraId="72C44286" w14:textId="77777777" w:rsidTr="005C505F">
        <w:trPr>
          <w:trHeight w:val="360"/>
        </w:trPr>
        <w:tc>
          <w:tcPr>
            <w:tcW w:w="2515" w:type="dxa"/>
            <w:tcBorders>
              <w:top w:val="nil"/>
              <w:left w:val="nil"/>
              <w:bottom w:val="single" w:sz="4" w:space="0" w:color="auto"/>
              <w:right w:val="nil"/>
            </w:tcBorders>
          </w:tcPr>
          <w:p w14:paraId="58403B2E" w14:textId="67B8F3A8" w:rsidR="00BA52D1" w:rsidRDefault="00BA52D1" w:rsidP="00BD0A0C">
            <w:pPr>
              <w:spacing w:after="120"/>
            </w:pPr>
            <w:r>
              <w:t xml:space="preserve">    </w:t>
            </w:r>
            <w:r>
              <w:rPr>
                <w:i/>
                <w:iCs/>
              </w:rPr>
              <w:t>Juvenile</w:t>
            </w:r>
          </w:p>
        </w:tc>
        <w:tc>
          <w:tcPr>
            <w:tcW w:w="2159" w:type="dxa"/>
            <w:tcBorders>
              <w:top w:val="nil"/>
              <w:left w:val="nil"/>
              <w:bottom w:val="single" w:sz="4" w:space="0" w:color="auto"/>
              <w:right w:val="nil"/>
            </w:tcBorders>
          </w:tcPr>
          <w:p w14:paraId="332B3797" w14:textId="5136DAF6" w:rsidR="00BA52D1" w:rsidRDefault="001357D3" w:rsidP="00BD0A0C">
            <w:pPr>
              <w:spacing w:after="120"/>
            </w:pPr>
            <w:r w:rsidRPr="001357D3">
              <w:t>34</w:t>
            </w:r>
            <w:r w:rsidR="00D027B2">
              <w:t>3m</w:t>
            </w:r>
          </w:p>
        </w:tc>
        <w:tc>
          <w:tcPr>
            <w:tcW w:w="2338" w:type="dxa"/>
            <w:tcBorders>
              <w:top w:val="nil"/>
              <w:left w:val="nil"/>
              <w:bottom w:val="single" w:sz="4" w:space="0" w:color="auto"/>
              <w:right w:val="nil"/>
            </w:tcBorders>
          </w:tcPr>
          <w:p w14:paraId="1C007A91" w14:textId="710AD808" w:rsidR="00BA52D1" w:rsidRDefault="00C02315" w:rsidP="00BD0A0C">
            <w:pPr>
              <w:spacing w:after="120"/>
            </w:pPr>
            <w:r w:rsidRPr="00C02315">
              <w:t>313</w:t>
            </w:r>
            <w:r w:rsidR="00D027B2">
              <w:t>–</w:t>
            </w:r>
            <w:r w:rsidRPr="00C02315">
              <w:t>367</w:t>
            </w:r>
            <w:r w:rsidR="00D027B2">
              <w:t>m</w:t>
            </w:r>
          </w:p>
        </w:tc>
        <w:tc>
          <w:tcPr>
            <w:tcW w:w="2338" w:type="dxa"/>
            <w:tcBorders>
              <w:top w:val="nil"/>
              <w:left w:val="nil"/>
              <w:bottom w:val="single" w:sz="4" w:space="0" w:color="auto"/>
              <w:right w:val="nil"/>
            </w:tcBorders>
          </w:tcPr>
          <w:p w14:paraId="596AD6EE" w14:textId="7F0E0F85" w:rsidR="00BA52D1" w:rsidRDefault="00C02315" w:rsidP="00BD0A0C">
            <w:pPr>
              <w:spacing w:after="120"/>
            </w:pPr>
            <w:r w:rsidRPr="00C02315">
              <w:t>26</w:t>
            </w:r>
            <w:r w:rsidR="00D027B2">
              <w:t>6–</w:t>
            </w:r>
            <w:r w:rsidRPr="00C02315">
              <w:t>425</w:t>
            </w:r>
            <w:r w:rsidR="003D7B6C">
              <w:t>m</w:t>
            </w:r>
          </w:p>
        </w:tc>
      </w:tr>
    </w:tbl>
    <w:p w14:paraId="724B103B" w14:textId="77777777" w:rsidR="004D5A0B" w:rsidRDefault="004D5A0B">
      <w:r>
        <w:br w:type="page"/>
      </w:r>
    </w:p>
    <w:p w14:paraId="4D4E6CA2" w14:textId="0D394FEF" w:rsidR="004D5A0B" w:rsidRDefault="004D5A0B" w:rsidP="00695328">
      <w:pPr>
        <w:spacing w:line="480" w:lineRule="auto"/>
      </w:pPr>
      <w:r>
        <w:t xml:space="preserve">Table 2. </w:t>
      </w:r>
      <w:r w:rsidR="00762C47">
        <w:t xml:space="preserve">Proportion of </w:t>
      </w:r>
      <w:r>
        <w:t>American Woodcock (</w:t>
      </w:r>
      <w:proofErr w:type="spellStart"/>
      <w:r>
        <w:rPr>
          <w:i/>
          <w:iCs/>
        </w:rPr>
        <w:t>Scolopax</w:t>
      </w:r>
      <w:proofErr w:type="spellEnd"/>
      <w:r>
        <w:rPr>
          <w:i/>
          <w:iCs/>
        </w:rPr>
        <w:t xml:space="preserve"> minor</w:t>
      </w:r>
      <w:r>
        <w:t xml:space="preserve">) </w:t>
      </w:r>
      <w:r w:rsidR="00762C47">
        <w:t xml:space="preserve">migratory flight </w:t>
      </w:r>
      <w:r w:rsidR="00695328">
        <w:t xml:space="preserve">altitudes </w:t>
      </w:r>
      <w:r w:rsidR="00762C47">
        <w:t>within height interval</w:t>
      </w:r>
      <w:r w:rsidR="006C4605">
        <w:t xml:space="preserve">s related to </w:t>
      </w:r>
      <w:r w:rsidR="00B4094C">
        <w:t xml:space="preserve">weather radar </w:t>
      </w:r>
      <w:r w:rsidR="00DA0F89">
        <w:t>and airspace obstacles.</w:t>
      </w:r>
      <w:r w:rsidR="001D2E62">
        <w:t xml:space="preserve"> </w:t>
      </w:r>
      <w:r w:rsidR="00DA0F89">
        <w:t>Metrics are</w:t>
      </w:r>
      <w:r>
        <w:t xml:space="preserve"> </w:t>
      </w:r>
      <w:r w:rsidR="001D2E62">
        <w:t xml:space="preserve">measured </w:t>
      </w:r>
      <w:r>
        <w:t>using a base model (bold) as well as season and age models. Estimates indicate the median value of the posterior distribution, while credible intervals reflect highest density intervals.</w:t>
      </w:r>
    </w:p>
    <w:tbl>
      <w:tblPr>
        <w:tblStyle w:val="TableGrid"/>
        <w:tblW w:w="0" w:type="auto"/>
        <w:tblLook w:val="04A0" w:firstRow="1" w:lastRow="0" w:firstColumn="1" w:lastColumn="0" w:noHBand="0" w:noVBand="1"/>
      </w:tblPr>
      <w:tblGrid>
        <w:gridCol w:w="2515"/>
        <w:gridCol w:w="2159"/>
        <w:gridCol w:w="2338"/>
        <w:gridCol w:w="2338"/>
      </w:tblGrid>
      <w:tr w:rsidR="004D5A0B" w14:paraId="36594703" w14:textId="77777777" w:rsidTr="00EA5F6F">
        <w:tc>
          <w:tcPr>
            <w:tcW w:w="2515" w:type="dxa"/>
            <w:tcBorders>
              <w:left w:val="nil"/>
              <w:bottom w:val="single" w:sz="4" w:space="0" w:color="auto"/>
              <w:right w:val="nil"/>
            </w:tcBorders>
          </w:tcPr>
          <w:p w14:paraId="44BA9893" w14:textId="77777777" w:rsidR="004D5A0B" w:rsidRDefault="004D5A0B" w:rsidP="00EA5F6F">
            <w:pPr>
              <w:spacing w:after="120"/>
            </w:pPr>
            <w:r>
              <w:t>Metric</w:t>
            </w:r>
          </w:p>
        </w:tc>
        <w:tc>
          <w:tcPr>
            <w:tcW w:w="2159" w:type="dxa"/>
            <w:tcBorders>
              <w:left w:val="nil"/>
              <w:bottom w:val="single" w:sz="4" w:space="0" w:color="auto"/>
              <w:right w:val="nil"/>
            </w:tcBorders>
          </w:tcPr>
          <w:p w14:paraId="457C2408" w14:textId="77777777" w:rsidR="004D5A0B" w:rsidRDefault="004D5A0B" w:rsidP="00EA5F6F">
            <w:pPr>
              <w:spacing w:after="120"/>
            </w:pPr>
            <w:r>
              <w:t>Estimate</w:t>
            </w:r>
          </w:p>
        </w:tc>
        <w:tc>
          <w:tcPr>
            <w:tcW w:w="2338" w:type="dxa"/>
            <w:tcBorders>
              <w:left w:val="nil"/>
              <w:bottom w:val="single" w:sz="4" w:space="0" w:color="auto"/>
              <w:right w:val="nil"/>
            </w:tcBorders>
          </w:tcPr>
          <w:p w14:paraId="467F1E93" w14:textId="77777777" w:rsidR="004D5A0B" w:rsidRDefault="004D5A0B" w:rsidP="00EA5F6F">
            <w:pPr>
              <w:spacing w:after="120"/>
            </w:pPr>
            <w:r>
              <w:t>50% Credible Interval</w:t>
            </w:r>
          </w:p>
        </w:tc>
        <w:tc>
          <w:tcPr>
            <w:tcW w:w="2338" w:type="dxa"/>
            <w:tcBorders>
              <w:left w:val="nil"/>
              <w:bottom w:val="single" w:sz="4" w:space="0" w:color="auto"/>
              <w:right w:val="nil"/>
            </w:tcBorders>
          </w:tcPr>
          <w:p w14:paraId="15C4B4D0" w14:textId="77777777" w:rsidR="004D5A0B" w:rsidRDefault="004D5A0B" w:rsidP="00EA5F6F">
            <w:pPr>
              <w:spacing w:after="120"/>
            </w:pPr>
            <w:r>
              <w:t>95% Credible Interval</w:t>
            </w:r>
          </w:p>
        </w:tc>
      </w:tr>
      <w:tr w:rsidR="004D5A0B" w14:paraId="49151ACF" w14:textId="77777777" w:rsidTr="00EA5F6F">
        <w:tc>
          <w:tcPr>
            <w:tcW w:w="2515" w:type="dxa"/>
            <w:tcBorders>
              <w:top w:val="nil"/>
              <w:left w:val="nil"/>
              <w:bottom w:val="nil"/>
              <w:right w:val="nil"/>
            </w:tcBorders>
          </w:tcPr>
          <w:p w14:paraId="468A4FB7" w14:textId="0D7F1956" w:rsidR="004D5A0B" w:rsidRPr="00DE4945" w:rsidRDefault="00744028" w:rsidP="00EA5F6F">
            <w:pPr>
              <w:spacing w:after="120"/>
              <w:rPr>
                <w:b/>
                <w:bCs/>
                <w:vertAlign w:val="superscript"/>
              </w:rPr>
            </w:pPr>
            <w:r>
              <w:rPr>
                <w:b/>
                <w:bCs/>
              </w:rPr>
              <w:t>Below</w:t>
            </w:r>
            <w:r w:rsidR="004D5A0B" w:rsidRPr="00BC43FC">
              <w:rPr>
                <w:b/>
                <w:bCs/>
              </w:rPr>
              <w:t xml:space="preserve"> NEXRAD detection altitude</w:t>
            </w:r>
            <w:r w:rsidR="004D5A0B">
              <w:rPr>
                <w:b/>
                <w:bCs/>
              </w:rPr>
              <w:t xml:space="preserve"> (120m)</w:t>
            </w:r>
            <w:r w:rsidR="004D5A0B">
              <w:rPr>
                <w:b/>
                <w:bCs/>
                <w:vertAlign w:val="superscript"/>
              </w:rPr>
              <w:t>1</w:t>
            </w:r>
          </w:p>
        </w:tc>
        <w:tc>
          <w:tcPr>
            <w:tcW w:w="2159" w:type="dxa"/>
            <w:tcBorders>
              <w:top w:val="nil"/>
              <w:left w:val="nil"/>
              <w:bottom w:val="nil"/>
              <w:right w:val="nil"/>
            </w:tcBorders>
          </w:tcPr>
          <w:p w14:paraId="4320F98B" w14:textId="35AA8666" w:rsidR="004D5A0B" w:rsidRPr="00BC43FC" w:rsidRDefault="004B33CE" w:rsidP="00EA5F6F">
            <w:pPr>
              <w:spacing w:after="120"/>
              <w:rPr>
                <w:b/>
                <w:bCs/>
              </w:rPr>
            </w:pPr>
            <w:r>
              <w:rPr>
                <w:b/>
                <w:bCs/>
              </w:rPr>
              <w:t>32%</w:t>
            </w:r>
          </w:p>
        </w:tc>
        <w:tc>
          <w:tcPr>
            <w:tcW w:w="2338" w:type="dxa"/>
            <w:tcBorders>
              <w:top w:val="nil"/>
              <w:left w:val="nil"/>
              <w:bottom w:val="nil"/>
              <w:right w:val="nil"/>
            </w:tcBorders>
          </w:tcPr>
          <w:p w14:paraId="63123012" w14:textId="66B0482E" w:rsidR="004D5A0B" w:rsidRPr="00BC43FC" w:rsidRDefault="003E10F7" w:rsidP="00EA5F6F">
            <w:pPr>
              <w:spacing w:after="120"/>
              <w:rPr>
                <w:b/>
                <w:bCs/>
              </w:rPr>
            </w:pPr>
            <w:r>
              <w:rPr>
                <w:b/>
                <w:bCs/>
              </w:rPr>
              <w:t>29–36%</w:t>
            </w:r>
          </w:p>
        </w:tc>
        <w:tc>
          <w:tcPr>
            <w:tcW w:w="2338" w:type="dxa"/>
            <w:tcBorders>
              <w:top w:val="nil"/>
              <w:left w:val="nil"/>
              <w:bottom w:val="nil"/>
              <w:right w:val="nil"/>
            </w:tcBorders>
          </w:tcPr>
          <w:p w14:paraId="4BCB15EE" w14:textId="7AF01C42" w:rsidR="004D5A0B" w:rsidRPr="00BC43FC" w:rsidRDefault="003E10F7" w:rsidP="00EA5F6F">
            <w:pPr>
              <w:spacing w:after="120"/>
              <w:rPr>
                <w:b/>
                <w:bCs/>
              </w:rPr>
            </w:pPr>
            <w:r>
              <w:rPr>
                <w:b/>
                <w:bCs/>
              </w:rPr>
              <w:t>22–43%</w:t>
            </w:r>
          </w:p>
        </w:tc>
      </w:tr>
      <w:tr w:rsidR="004D5A0B" w14:paraId="5CBD7263" w14:textId="77777777" w:rsidTr="00EA5F6F">
        <w:tc>
          <w:tcPr>
            <w:tcW w:w="2515" w:type="dxa"/>
            <w:tcBorders>
              <w:top w:val="nil"/>
              <w:left w:val="nil"/>
              <w:bottom w:val="nil"/>
              <w:right w:val="nil"/>
            </w:tcBorders>
          </w:tcPr>
          <w:p w14:paraId="49B25EC0" w14:textId="77777777" w:rsidR="004D5A0B" w:rsidRDefault="004D5A0B" w:rsidP="00EA5F6F">
            <w:pPr>
              <w:spacing w:after="120"/>
            </w:pPr>
            <w:r>
              <w:rPr>
                <w:i/>
                <w:iCs/>
              </w:rPr>
              <w:t xml:space="preserve">    Fall</w:t>
            </w:r>
          </w:p>
        </w:tc>
        <w:tc>
          <w:tcPr>
            <w:tcW w:w="2159" w:type="dxa"/>
            <w:tcBorders>
              <w:top w:val="nil"/>
              <w:left w:val="nil"/>
              <w:bottom w:val="nil"/>
              <w:right w:val="nil"/>
            </w:tcBorders>
          </w:tcPr>
          <w:p w14:paraId="5AE9C6A3" w14:textId="0FC28A6A" w:rsidR="004D5A0B" w:rsidRDefault="00A22B93" w:rsidP="00EA5F6F">
            <w:pPr>
              <w:spacing w:after="120"/>
            </w:pPr>
            <w:r>
              <w:t>37%</w:t>
            </w:r>
          </w:p>
        </w:tc>
        <w:tc>
          <w:tcPr>
            <w:tcW w:w="2338" w:type="dxa"/>
            <w:tcBorders>
              <w:top w:val="nil"/>
              <w:left w:val="nil"/>
              <w:bottom w:val="nil"/>
              <w:right w:val="nil"/>
            </w:tcBorders>
          </w:tcPr>
          <w:p w14:paraId="557641B7" w14:textId="6098A3CD" w:rsidR="004D5A0B" w:rsidRDefault="00A22B93" w:rsidP="00EA5F6F">
            <w:pPr>
              <w:spacing w:after="120"/>
            </w:pPr>
            <w:r>
              <w:t>32–42%</w:t>
            </w:r>
          </w:p>
        </w:tc>
        <w:tc>
          <w:tcPr>
            <w:tcW w:w="2338" w:type="dxa"/>
            <w:tcBorders>
              <w:top w:val="nil"/>
              <w:left w:val="nil"/>
              <w:bottom w:val="nil"/>
              <w:right w:val="nil"/>
            </w:tcBorders>
          </w:tcPr>
          <w:p w14:paraId="34C3F5E7" w14:textId="31D2DB9F" w:rsidR="004D5A0B" w:rsidRDefault="00A22B93" w:rsidP="00EA5F6F">
            <w:pPr>
              <w:spacing w:after="120"/>
            </w:pPr>
            <w:r>
              <w:t>23–51%</w:t>
            </w:r>
          </w:p>
        </w:tc>
      </w:tr>
      <w:tr w:rsidR="004D5A0B" w14:paraId="295B018F" w14:textId="77777777" w:rsidTr="00EA5F6F">
        <w:tc>
          <w:tcPr>
            <w:tcW w:w="2515" w:type="dxa"/>
            <w:tcBorders>
              <w:top w:val="nil"/>
              <w:left w:val="nil"/>
              <w:bottom w:val="nil"/>
              <w:right w:val="nil"/>
            </w:tcBorders>
          </w:tcPr>
          <w:p w14:paraId="6ADA2724" w14:textId="77777777" w:rsidR="004D5A0B" w:rsidRDefault="004D5A0B" w:rsidP="00EA5F6F">
            <w:pPr>
              <w:spacing w:after="120"/>
            </w:pPr>
            <w:r>
              <w:t xml:space="preserve">    </w:t>
            </w:r>
            <w:r>
              <w:rPr>
                <w:i/>
                <w:iCs/>
              </w:rPr>
              <w:t>Spring</w:t>
            </w:r>
          </w:p>
        </w:tc>
        <w:tc>
          <w:tcPr>
            <w:tcW w:w="2159" w:type="dxa"/>
            <w:tcBorders>
              <w:top w:val="nil"/>
              <w:left w:val="nil"/>
              <w:bottom w:val="nil"/>
              <w:right w:val="nil"/>
            </w:tcBorders>
          </w:tcPr>
          <w:p w14:paraId="4E1C6E7D" w14:textId="5092A083" w:rsidR="004D5A0B" w:rsidRDefault="00463DE7" w:rsidP="00EA5F6F">
            <w:pPr>
              <w:spacing w:after="120"/>
            </w:pPr>
            <w:r>
              <w:t>26%</w:t>
            </w:r>
          </w:p>
        </w:tc>
        <w:tc>
          <w:tcPr>
            <w:tcW w:w="2338" w:type="dxa"/>
            <w:tcBorders>
              <w:top w:val="nil"/>
              <w:left w:val="nil"/>
              <w:bottom w:val="nil"/>
              <w:right w:val="nil"/>
            </w:tcBorders>
          </w:tcPr>
          <w:p w14:paraId="33C78628" w14:textId="6AF4902F" w:rsidR="004D5A0B" w:rsidRDefault="00463DE7" w:rsidP="00EA5F6F">
            <w:pPr>
              <w:spacing w:after="120"/>
            </w:pPr>
            <w:r>
              <w:t>21–30%</w:t>
            </w:r>
          </w:p>
        </w:tc>
        <w:tc>
          <w:tcPr>
            <w:tcW w:w="2338" w:type="dxa"/>
            <w:tcBorders>
              <w:top w:val="nil"/>
              <w:left w:val="nil"/>
              <w:bottom w:val="nil"/>
              <w:right w:val="nil"/>
            </w:tcBorders>
          </w:tcPr>
          <w:p w14:paraId="087270B8" w14:textId="4E652E9D" w:rsidR="004D5A0B" w:rsidRDefault="002473DF" w:rsidP="00EA5F6F">
            <w:pPr>
              <w:spacing w:after="120"/>
            </w:pPr>
            <w:r>
              <w:t>13–40%</w:t>
            </w:r>
          </w:p>
        </w:tc>
      </w:tr>
      <w:tr w:rsidR="004D5A0B" w14:paraId="1D232AA2" w14:textId="77777777" w:rsidTr="00EA5F6F">
        <w:tc>
          <w:tcPr>
            <w:tcW w:w="2515" w:type="dxa"/>
            <w:tcBorders>
              <w:top w:val="nil"/>
              <w:left w:val="nil"/>
              <w:bottom w:val="nil"/>
              <w:right w:val="nil"/>
            </w:tcBorders>
          </w:tcPr>
          <w:p w14:paraId="2357A610" w14:textId="77777777" w:rsidR="004D5A0B" w:rsidRDefault="004D5A0B" w:rsidP="00EA5F6F">
            <w:pPr>
              <w:spacing w:after="120"/>
            </w:pPr>
            <w:r>
              <w:t xml:space="preserve">    </w:t>
            </w:r>
            <w:r>
              <w:rPr>
                <w:i/>
                <w:iCs/>
              </w:rPr>
              <w:t>Adult</w:t>
            </w:r>
          </w:p>
        </w:tc>
        <w:tc>
          <w:tcPr>
            <w:tcW w:w="2159" w:type="dxa"/>
            <w:tcBorders>
              <w:top w:val="nil"/>
              <w:left w:val="nil"/>
              <w:bottom w:val="nil"/>
              <w:right w:val="nil"/>
            </w:tcBorders>
          </w:tcPr>
          <w:p w14:paraId="748A88DA" w14:textId="1079EBF1" w:rsidR="004D5A0B" w:rsidRDefault="00157135" w:rsidP="00EA5F6F">
            <w:pPr>
              <w:spacing w:after="120"/>
            </w:pPr>
            <w:r>
              <w:t>28%</w:t>
            </w:r>
          </w:p>
        </w:tc>
        <w:tc>
          <w:tcPr>
            <w:tcW w:w="2338" w:type="dxa"/>
            <w:tcBorders>
              <w:top w:val="nil"/>
              <w:left w:val="nil"/>
              <w:bottom w:val="nil"/>
              <w:right w:val="nil"/>
            </w:tcBorders>
          </w:tcPr>
          <w:p w14:paraId="01B1199F" w14:textId="7E07C823" w:rsidR="004D5A0B" w:rsidRDefault="00F77309" w:rsidP="00EA5F6F">
            <w:pPr>
              <w:spacing w:after="120"/>
            </w:pPr>
            <w:r>
              <w:t>22–33%</w:t>
            </w:r>
          </w:p>
        </w:tc>
        <w:tc>
          <w:tcPr>
            <w:tcW w:w="2338" w:type="dxa"/>
            <w:tcBorders>
              <w:top w:val="nil"/>
              <w:left w:val="nil"/>
              <w:bottom w:val="nil"/>
              <w:right w:val="nil"/>
            </w:tcBorders>
          </w:tcPr>
          <w:p w14:paraId="02309725" w14:textId="1E34D153" w:rsidR="004D5A0B" w:rsidRDefault="00F77309" w:rsidP="00EA5F6F">
            <w:pPr>
              <w:spacing w:after="120"/>
            </w:pPr>
            <w:r>
              <w:t>14–45%</w:t>
            </w:r>
          </w:p>
        </w:tc>
      </w:tr>
      <w:tr w:rsidR="004D5A0B" w14:paraId="018BB97D" w14:textId="77777777" w:rsidTr="00EA5F6F">
        <w:tc>
          <w:tcPr>
            <w:tcW w:w="2515" w:type="dxa"/>
            <w:tcBorders>
              <w:top w:val="nil"/>
              <w:left w:val="nil"/>
              <w:bottom w:val="nil"/>
              <w:right w:val="nil"/>
            </w:tcBorders>
          </w:tcPr>
          <w:p w14:paraId="69273833" w14:textId="77777777" w:rsidR="004D5A0B" w:rsidRDefault="004D5A0B" w:rsidP="00EA5F6F">
            <w:pPr>
              <w:spacing w:after="120"/>
            </w:pPr>
            <w:r>
              <w:t xml:space="preserve">    </w:t>
            </w:r>
            <w:r>
              <w:rPr>
                <w:i/>
                <w:iCs/>
              </w:rPr>
              <w:t>Juvenile</w:t>
            </w:r>
          </w:p>
        </w:tc>
        <w:tc>
          <w:tcPr>
            <w:tcW w:w="2159" w:type="dxa"/>
            <w:tcBorders>
              <w:top w:val="nil"/>
              <w:left w:val="nil"/>
              <w:bottom w:val="nil"/>
              <w:right w:val="nil"/>
            </w:tcBorders>
          </w:tcPr>
          <w:p w14:paraId="20A3ED4C" w14:textId="6E4EF511" w:rsidR="004D5A0B" w:rsidRDefault="0065641D" w:rsidP="00EA5F6F">
            <w:pPr>
              <w:spacing w:after="120"/>
            </w:pPr>
            <w:r>
              <w:t>31%</w:t>
            </w:r>
          </w:p>
        </w:tc>
        <w:tc>
          <w:tcPr>
            <w:tcW w:w="2338" w:type="dxa"/>
            <w:tcBorders>
              <w:top w:val="nil"/>
              <w:left w:val="nil"/>
              <w:bottom w:val="nil"/>
              <w:right w:val="nil"/>
            </w:tcBorders>
          </w:tcPr>
          <w:p w14:paraId="4BD33E3F" w14:textId="38022153" w:rsidR="004D5A0B" w:rsidRDefault="0065641D" w:rsidP="00EA5F6F">
            <w:pPr>
              <w:spacing w:after="120"/>
            </w:pPr>
            <w:r>
              <w:t>26–36%</w:t>
            </w:r>
          </w:p>
        </w:tc>
        <w:tc>
          <w:tcPr>
            <w:tcW w:w="2338" w:type="dxa"/>
            <w:tcBorders>
              <w:top w:val="nil"/>
              <w:left w:val="nil"/>
              <w:bottom w:val="nil"/>
              <w:right w:val="nil"/>
            </w:tcBorders>
          </w:tcPr>
          <w:p w14:paraId="0207D53A" w14:textId="48195F67" w:rsidR="004D5A0B" w:rsidRDefault="0065641D" w:rsidP="00EA5F6F">
            <w:pPr>
              <w:spacing w:after="120"/>
            </w:pPr>
            <w:r>
              <w:t>18–45%</w:t>
            </w:r>
          </w:p>
        </w:tc>
      </w:tr>
      <w:tr w:rsidR="004D5A0B" w14:paraId="493996CA" w14:textId="77777777" w:rsidTr="00EA5F6F">
        <w:tc>
          <w:tcPr>
            <w:tcW w:w="2515" w:type="dxa"/>
            <w:tcBorders>
              <w:top w:val="nil"/>
              <w:left w:val="nil"/>
              <w:bottom w:val="nil"/>
              <w:right w:val="nil"/>
            </w:tcBorders>
          </w:tcPr>
          <w:p w14:paraId="6857925A" w14:textId="5337F710" w:rsidR="004D5A0B" w:rsidRPr="00DE4945" w:rsidRDefault="00744028" w:rsidP="00EA5F6F">
            <w:pPr>
              <w:spacing w:after="120"/>
              <w:rPr>
                <w:b/>
                <w:bCs/>
                <w:vertAlign w:val="superscript"/>
              </w:rPr>
            </w:pPr>
            <w:r>
              <w:rPr>
                <w:b/>
                <w:bCs/>
              </w:rPr>
              <w:t>Below</w:t>
            </w:r>
            <w:r w:rsidR="004D5A0B" w:rsidRPr="00BC43FC">
              <w:rPr>
                <w:b/>
                <w:bCs/>
              </w:rPr>
              <w:t xml:space="preserve"> height of low-rise buildings (47m)</w:t>
            </w:r>
            <w:r w:rsidR="004D5A0B">
              <w:rPr>
                <w:b/>
                <w:bCs/>
                <w:vertAlign w:val="superscript"/>
              </w:rPr>
              <w:t>2</w:t>
            </w:r>
          </w:p>
        </w:tc>
        <w:tc>
          <w:tcPr>
            <w:tcW w:w="2159" w:type="dxa"/>
            <w:tcBorders>
              <w:top w:val="nil"/>
              <w:left w:val="nil"/>
              <w:bottom w:val="nil"/>
              <w:right w:val="nil"/>
            </w:tcBorders>
          </w:tcPr>
          <w:p w14:paraId="02968266" w14:textId="5D664B2E" w:rsidR="004D5A0B" w:rsidRPr="00BC43FC" w:rsidRDefault="00D413B4" w:rsidP="00EA5F6F">
            <w:pPr>
              <w:spacing w:after="120"/>
              <w:rPr>
                <w:b/>
                <w:bCs/>
              </w:rPr>
            </w:pPr>
            <w:r>
              <w:rPr>
                <w:b/>
                <w:bCs/>
              </w:rPr>
              <w:t>10%</w:t>
            </w:r>
          </w:p>
        </w:tc>
        <w:tc>
          <w:tcPr>
            <w:tcW w:w="2338" w:type="dxa"/>
            <w:tcBorders>
              <w:top w:val="nil"/>
              <w:left w:val="nil"/>
              <w:bottom w:val="nil"/>
              <w:right w:val="nil"/>
            </w:tcBorders>
          </w:tcPr>
          <w:p w14:paraId="63154584" w14:textId="5152FF53" w:rsidR="004D5A0B" w:rsidRPr="00BC43FC" w:rsidRDefault="00D413B4" w:rsidP="00EA5F6F">
            <w:pPr>
              <w:spacing w:after="120"/>
              <w:rPr>
                <w:b/>
                <w:bCs/>
              </w:rPr>
            </w:pPr>
            <w:r>
              <w:rPr>
                <w:b/>
                <w:bCs/>
              </w:rPr>
              <w:t>7–12%</w:t>
            </w:r>
          </w:p>
        </w:tc>
        <w:tc>
          <w:tcPr>
            <w:tcW w:w="2338" w:type="dxa"/>
            <w:tcBorders>
              <w:top w:val="nil"/>
              <w:left w:val="nil"/>
              <w:bottom w:val="nil"/>
              <w:right w:val="nil"/>
            </w:tcBorders>
          </w:tcPr>
          <w:p w14:paraId="4218B737" w14:textId="7D574D53" w:rsidR="004D5A0B" w:rsidRPr="00BC43FC" w:rsidRDefault="00D413B4" w:rsidP="00EA5F6F">
            <w:pPr>
              <w:spacing w:after="120"/>
              <w:rPr>
                <w:b/>
                <w:bCs/>
              </w:rPr>
            </w:pPr>
            <w:r>
              <w:rPr>
                <w:b/>
                <w:bCs/>
              </w:rPr>
              <w:t>4–18%</w:t>
            </w:r>
          </w:p>
        </w:tc>
      </w:tr>
      <w:tr w:rsidR="004D5A0B" w14:paraId="0962F377" w14:textId="77777777" w:rsidTr="00EA5F6F">
        <w:tc>
          <w:tcPr>
            <w:tcW w:w="2515" w:type="dxa"/>
            <w:tcBorders>
              <w:top w:val="nil"/>
              <w:left w:val="nil"/>
              <w:bottom w:val="nil"/>
              <w:right w:val="nil"/>
            </w:tcBorders>
          </w:tcPr>
          <w:p w14:paraId="415AAD1B" w14:textId="77777777" w:rsidR="004D5A0B" w:rsidRDefault="004D5A0B" w:rsidP="00EA5F6F">
            <w:pPr>
              <w:spacing w:after="120"/>
            </w:pPr>
            <w:r>
              <w:rPr>
                <w:i/>
                <w:iCs/>
              </w:rPr>
              <w:t xml:space="preserve">    Fall</w:t>
            </w:r>
          </w:p>
        </w:tc>
        <w:tc>
          <w:tcPr>
            <w:tcW w:w="2159" w:type="dxa"/>
            <w:tcBorders>
              <w:top w:val="nil"/>
              <w:left w:val="nil"/>
              <w:bottom w:val="nil"/>
              <w:right w:val="nil"/>
            </w:tcBorders>
          </w:tcPr>
          <w:p w14:paraId="4EAFC9F6" w14:textId="31CC0A63" w:rsidR="004D5A0B" w:rsidRDefault="0078398C" w:rsidP="00EA5F6F">
            <w:pPr>
              <w:spacing w:after="120"/>
            </w:pPr>
            <w:r>
              <w:t>12%</w:t>
            </w:r>
          </w:p>
        </w:tc>
        <w:tc>
          <w:tcPr>
            <w:tcW w:w="2338" w:type="dxa"/>
            <w:tcBorders>
              <w:top w:val="nil"/>
              <w:left w:val="nil"/>
              <w:bottom w:val="nil"/>
              <w:right w:val="nil"/>
            </w:tcBorders>
          </w:tcPr>
          <w:p w14:paraId="48E3C473" w14:textId="4545C0F4" w:rsidR="004D5A0B" w:rsidRDefault="0078398C" w:rsidP="00EA5F6F">
            <w:pPr>
              <w:spacing w:after="120"/>
            </w:pPr>
            <w:r>
              <w:t>7–15%</w:t>
            </w:r>
          </w:p>
        </w:tc>
        <w:tc>
          <w:tcPr>
            <w:tcW w:w="2338" w:type="dxa"/>
            <w:tcBorders>
              <w:top w:val="nil"/>
              <w:left w:val="nil"/>
              <w:bottom w:val="nil"/>
              <w:right w:val="nil"/>
            </w:tcBorders>
          </w:tcPr>
          <w:p w14:paraId="64F440B3" w14:textId="373CA782" w:rsidR="004D5A0B" w:rsidRDefault="0078398C" w:rsidP="00EA5F6F">
            <w:pPr>
              <w:spacing w:after="120"/>
            </w:pPr>
            <w:r>
              <w:t>3–23%</w:t>
            </w:r>
          </w:p>
        </w:tc>
      </w:tr>
      <w:tr w:rsidR="004D5A0B" w14:paraId="73EF464B" w14:textId="77777777" w:rsidTr="00EA5F6F">
        <w:tc>
          <w:tcPr>
            <w:tcW w:w="2515" w:type="dxa"/>
            <w:tcBorders>
              <w:top w:val="nil"/>
              <w:left w:val="nil"/>
              <w:bottom w:val="nil"/>
              <w:right w:val="nil"/>
            </w:tcBorders>
          </w:tcPr>
          <w:p w14:paraId="3422C6F1" w14:textId="77777777" w:rsidR="004D5A0B" w:rsidRDefault="004D5A0B" w:rsidP="00EA5F6F">
            <w:pPr>
              <w:spacing w:after="120"/>
            </w:pPr>
            <w:r>
              <w:t xml:space="preserve">    </w:t>
            </w:r>
            <w:r>
              <w:rPr>
                <w:i/>
                <w:iCs/>
              </w:rPr>
              <w:t>Spring</w:t>
            </w:r>
          </w:p>
        </w:tc>
        <w:tc>
          <w:tcPr>
            <w:tcW w:w="2159" w:type="dxa"/>
            <w:tcBorders>
              <w:top w:val="nil"/>
              <w:left w:val="nil"/>
              <w:bottom w:val="nil"/>
              <w:right w:val="nil"/>
            </w:tcBorders>
          </w:tcPr>
          <w:p w14:paraId="3536D38F" w14:textId="4D932EAD" w:rsidR="004D5A0B" w:rsidRDefault="00BB53DA" w:rsidP="00EA5F6F">
            <w:pPr>
              <w:spacing w:after="120"/>
            </w:pPr>
            <w:r>
              <w:t>7%</w:t>
            </w:r>
          </w:p>
        </w:tc>
        <w:tc>
          <w:tcPr>
            <w:tcW w:w="2338" w:type="dxa"/>
            <w:tcBorders>
              <w:top w:val="nil"/>
              <w:left w:val="nil"/>
              <w:bottom w:val="nil"/>
              <w:right w:val="nil"/>
            </w:tcBorders>
          </w:tcPr>
          <w:p w14:paraId="135EDDC8" w14:textId="5EF5A8A9" w:rsidR="004D5A0B" w:rsidRDefault="00BB53DA" w:rsidP="00EA5F6F">
            <w:pPr>
              <w:spacing w:after="120"/>
            </w:pPr>
            <w:r>
              <w:t>3–8%</w:t>
            </w:r>
          </w:p>
        </w:tc>
        <w:tc>
          <w:tcPr>
            <w:tcW w:w="2338" w:type="dxa"/>
            <w:tcBorders>
              <w:top w:val="nil"/>
              <w:left w:val="nil"/>
              <w:bottom w:val="nil"/>
              <w:right w:val="nil"/>
            </w:tcBorders>
          </w:tcPr>
          <w:p w14:paraId="396F0A6A" w14:textId="4415A7A0" w:rsidR="004D5A0B" w:rsidRDefault="00BB53DA" w:rsidP="00EA5F6F">
            <w:pPr>
              <w:spacing w:after="120"/>
            </w:pPr>
            <w:r>
              <w:t>1–16%</w:t>
            </w:r>
          </w:p>
        </w:tc>
      </w:tr>
      <w:tr w:rsidR="004D5A0B" w14:paraId="6FD014A2" w14:textId="77777777" w:rsidTr="00EA5F6F">
        <w:tc>
          <w:tcPr>
            <w:tcW w:w="2515" w:type="dxa"/>
            <w:tcBorders>
              <w:top w:val="nil"/>
              <w:left w:val="nil"/>
              <w:bottom w:val="nil"/>
              <w:right w:val="nil"/>
            </w:tcBorders>
          </w:tcPr>
          <w:p w14:paraId="3D689785" w14:textId="77777777" w:rsidR="004D5A0B" w:rsidRDefault="004D5A0B" w:rsidP="00EA5F6F">
            <w:pPr>
              <w:spacing w:after="120"/>
            </w:pPr>
            <w:r>
              <w:t xml:space="preserve">    </w:t>
            </w:r>
            <w:r>
              <w:rPr>
                <w:i/>
                <w:iCs/>
              </w:rPr>
              <w:t>Adult</w:t>
            </w:r>
          </w:p>
        </w:tc>
        <w:tc>
          <w:tcPr>
            <w:tcW w:w="2159" w:type="dxa"/>
            <w:tcBorders>
              <w:top w:val="nil"/>
              <w:left w:val="nil"/>
              <w:bottom w:val="nil"/>
              <w:right w:val="nil"/>
            </w:tcBorders>
          </w:tcPr>
          <w:p w14:paraId="70898EEC" w14:textId="783B7646" w:rsidR="004D5A0B" w:rsidRDefault="00C5740B" w:rsidP="00EA5F6F">
            <w:pPr>
              <w:spacing w:after="120"/>
            </w:pPr>
            <w:r>
              <w:t>8%</w:t>
            </w:r>
          </w:p>
        </w:tc>
        <w:tc>
          <w:tcPr>
            <w:tcW w:w="2338" w:type="dxa"/>
            <w:tcBorders>
              <w:top w:val="nil"/>
              <w:left w:val="nil"/>
              <w:bottom w:val="nil"/>
              <w:right w:val="nil"/>
            </w:tcBorders>
          </w:tcPr>
          <w:p w14:paraId="683CEA1E" w14:textId="02B6C77A" w:rsidR="004D5A0B" w:rsidRDefault="00C5740B" w:rsidP="00EA5F6F">
            <w:pPr>
              <w:spacing w:after="120"/>
            </w:pPr>
            <w:r>
              <w:t>4–10%</w:t>
            </w:r>
          </w:p>
        </w:tc>
        <w:tc>
          <w:tcPr>
            <w:tcW w:w="2338" w:type="dxa"/>
            <w:tcBorders>
              <w:top w:val="nil"/>
              <w:left w:val="nil"/>
              <w:bottom w:val="nil"/>
              <w:right w:val="nil"/>
            </w:tcBorders>
          </w:tcPr>
          <w:p w14:paraId="03EE80CE" w14:textId="2DDA9140" w:rsidR="004D5A0B" w:rsidRDefault="00C5740B" w:rsidP="00EA5F6F">
            <w:pPr>
              <w:spacing w:after="120"/>
            </w:pPr>
            <w:r>
              <w:t>1–20%</w:t>
            </w:r>
          </w:p>
        </w:tc>
      </w:tr>
      <w:tr w:rsidR="00FE2E76" w14:paraId="387E135F" w14:textId="77777777" w:rsidTr="00EA5F6F">
        <w:tc>
          <w:tcPr>
            <w:tcW w:w="2515" w:type="dxa"/>
            <w:tcBorders>
              <w:top w:val="nil"/>
              <w:left w:val="nil"/>
              <w:bottom w:val="nil"/>
              <w:right w:val="nil"/>
            </w:tcBorders>
          </w:tcPr>
          <w:p w14:paraId="1CB474BA" w14:textId="77777777" w:rsidR="00FE2E76" w:rsidRDefault="00FE2E76" w:rsidP="00FE2E76">
            <w:pPr>
              <w:spacing w:after="120"/>
            </w:pPr>
            <w:r>
              <w:t xml:space="preserve">    </w:t>
            </w:r>
            <w:r>
              <w:rPr>
                <w:i/>
                <w:iCs/>
              </w:rPr>
              <w:t>Juvenile</w:t>
            </w:r>
          </w:p>
        </w:tc>
        <w:tc>
          <w:tcPr>
            <w:tcW w:w="2159" w:type="dxa"/>
            <w:tcBorders>
              <w:top w:val="nil"/>
              <w:left w:val="nil"/>
              <w:bottom w:val="nil"/>
              <w:right w:val="nil"/>
            </w:tcBorders>
          </w:tcPr>
          <w:p w14:paraId="51EED05F" w14:textId="54A12B94" w:rsidR="00FE2E76" w:rsidRDefault="00FE2E76" w:rsidP="00FE2E76">
            <w:pPr>
              <w:spacing w:after="120"/>
            </w:pPr>
            <w:r>
              <w:t>8%</w:t>
            </w:r>
          </w:p>
        </w:tc>
        <w:tc>
          <w:tcPr>
            <w:tcW w:w="2338" w:type="dxa"/>
            <w:tcBorders>
              <w:top w:val="nil"/>
              <w:left w:val="nil"/>
              <w:bottom w:val="nil"/>
              <w:right w:val="nil"/>
            </w:tcBorders>
          </w:tcPr>
          <w:p w14:paraId="51BCAD51" w14:textId="115A3B21" w:rsidR="00FE2E76" w:rsidRDefault="00FE2E76" w:rsidP="00FE2E76">
            <w:pPr>
              <w:spacing w:after="120"/>
            </w:pPr>
            <w:r>
              <w:t>4–10%</w:t>
            </w:r>
          </w:p>
        </w:tc>
        <w:tc>
          <w:tcPr>
            <w:tcW w:w="2338" w:type="dxa"/>
            <w:tcBorders>
              <w:top w:val="nil"/>
              <w:left w:val="nil"/>
              <w:bottom w:val="nil"/>
              <w:right w:val="nil"/>
            </w:tcBorders>
          </w:tcPr>
          <w:p w14:paraId="4E51F057" w14:textId="16ACE255" w:rsidR="00FE2E76" w:rsidRDefault="00876438" w:rsidP="00FE2E76">
            <w:pPr>
              <w:spacing w:after="120"/>
            </w:pPr>
            <w:r>
              <w:t>2–18%</w:t>
            </w:r>
          </w:p>
        </w:tc>
      </w:tr>
      <w:tr w:rsidR="00FE2E76" w14:paraId="21716AA4" w14:textId="77777777" w:rsidTr="00EA5F6F">
        <w:tc>
          <w:tcPr>
            <w:tcW w:w="2515" w:type="dxa"/>
            <w:tcBorders>
              <w:top w:val="nil"/>
              <w:left w:val="nil"/>
              <w:bottom w:val="nil"/>
              <w:right w:val="nil"/>
            </w:tcBorders>
          </w:tcPr>
          <w:p w14:paraId="57B9EE37" w14:textId="73404AA6" w:rsidR="00FE2E76" w:rsidRPr="00DE4945" w:rsidRDefault="00FE2E76" w:rsidP="00FE2E76">
            <w:pPr>
              <w:spacing w:after="120"/>
              <w:rPr>
                <w:b/>
                <w:bCs/>
                <w:vertAlign w:val="superscript"/>
              </w:rPr>
            </w:pPr>
            <w:r>
              <w:rPr>
                <w:b/>
                <w:bCs/>
              </w:rPr>
              <w:t>Within</w:t>
            </w:r>
            <w:r w:rsidRPr="00BC43FC">
              <w:rPr>
                <w:b/>
                <w:bCs/>
              </w:rPr>
              <w:t xml:space="preserve"> sweep of </w:t>
            </w:r>
            <w:r>
              <w:rPr>
                <w:b/>
                <w:bCs/>
              </w:rPr>
              <w:t>land-based</w:t>
            </w:r>
            <w:r w:rsidRPr="00BC43FC">
              <w:rPr>
                <w:b/>
                <w:bCs/>
              </w:rPr>
              <w:t xml:space="preserve"> wind turbines (32–164m)</w:t>
            </w:r>
            <w:r>
              <w:rPr>
                <w:b/>
                <w:bCs/>
                <w:vertAlign w:val="superscript"/>
              </w:rPr>
              <w:t>3</w:t>
            </w:r>
          </w:p>
        </w:tc>
        <w:tc>
          <w:tcPr>
            <w:tcW w:w="2159" w:type="dxa"/>
            <w:tcBorders>
              <w:top w:val="nil"/>
              <w:left w:val="nil"/>
              <w:bottom w:val="nil"/>
              <w:right w:val="nil"/>
            </w:tcBorders>
          </w:tcPr>
          <w:p w14:paraId="12F4917E" w14:textId="5BBF8BB1" w:rsidR="00FE2E76" w:rsidRPr="00BC43FC" w:rsidRDefault="00FE2E76" w:rsidP="00FE2E76">
            <w:pPr>
              <w:spacing w:after="120"/>
              <w:rPr>
                <w:b/>
                <w:bCs/>
              </w:rPr>
            </w:pPr>
            <w:r>
              <w:rPr>
                <w:b/>
                <w:bCs/>
              </w:rPr>
              <w:t>27%</w:t>
            </w:r>
          </w:p>
        </w:tc>
        <w:tc>
          <w:tcPr>
            <w:tcW w:w="2338" w:type="dxa"/>
            <w:tcBorders>
              <w:top w:val="nil"/>
              <w:left w:val="nil"/>
              <w:bottom w:val="nil"/>
              <w:right w:val="nil"/>
            </w:tcBorders>
          </w:tcPr>
          <w:p w14:paraId="4B7E5CA0" w14:textId="609B4BF8" w:rsidR="00FE2E76" w:rsidRPr="00BC43FC" w:rsidRDefault="00FE2E76" w:rsidP="00FE2E76">
            <w:pPr>
              <w:spacing w:after="120"/>
              <w:rPr>
                <w:b/>
                <w:bCs/>
              </w:rPr>
            </w:pPr>
            <w:r>
              <w:rPr>
                <w:b/>
                <w:bCs/>
              </w:rPr>
              <w:t>26–29%</w:t>
            </w:r>
          </w:p>
        </w:tc>
        <w:tc>
          <w:tcPr>
            <w:tcW w:w="2338" w:type="dxa"/>
            <w:tcBorders>
              <w:top w:val="nil"/>
              <w:left w:val="nil"/>
              <w:bottom w:val="nil"/>
              <w:right w:val="nil"/>
            </w:tcBorders>
          </w:tcPr>
          <w:p w14:paraId="49B43566" w14:textId="38AD1DCC" w:rsidR="00FE2E76" w:rsidRPr="00BC43FC" w:rsidRDefault="00FE2E76" w:rsidP="00FE2E76">
            <w:pPr>
              <w:spacing w:after="120"/>
              <w:rPr>
                <w:b/>
                <w:bCs/>
              </w:rPr>
            </w:pPr>
            <w:r>
              <w:rPr>
                <w:b/>
                <w:bCs/>
              </w:rPr>
              <w:t>22–32%</w:t>
            </w:r>
          </w:p>
        </w:tc>
      </w:tr>
      <w:tr w:rsidR="00FE2E76" w14:paraId="174B2197" w14:textId="77777777" w:rsidTr="00EA5F6F">
        <w:tc>
          <w:tcPr>
            <w:tcW w:w="2515" w:type="dxa"/>
            <w:tcBorders>
              <w:top w:val="nil"/>
              <w:left w:val="nil"/>
              <w:bottom w:val="nil"/>
              <w:right w:val="nil"/>
            </w:tcBorders>
          </w:tcPr>
          <w:p w14:paraId="1714CE3A" w14:textId="77777777" w:rsidR="00FE2E76" w:rsidRDefault="00FE2E76" w:rsidP="00FE2E76">
            <w:pPr>
              <w:spacing w:after="120"/>
            </w:pPr>
            <w:r>
              <w:rPr>
                <w:i/>
                <w:iCs/>
              </w:rPr>
              <w:t xml:space="preserve">    Fall</w:t>
            </w:r>
          </w:p>
        </w:tc>
        <w:tc>
          <w:tcPr>
            <w:tcW w:w="2159" w:type="dxa"/>
            <w:tcBorders>
              <w:top w:val="nil"/>
              <w:left w:val="nil"/>
              <w:bottom w:val="nil"/>
              <w:right w:val="nil"/>
            </w:tcBorders>
          </w:tcPr>
          <w:p w14:paraId="143846D6" w14:textId="6E02EA3B" w:rsidR="00FE2E76" w:rsidRDefault="00A7340F" w:rsidP="00FE2E76">
            <w:pPr>
              <w:spacing w:after="120"/>
            </w:pPr>
            <w:r>
              <w:t>31%</w:t>
            </w:r>
          </w:p>
        </w:tc>
        <w:tc>
          <w:tcPr>
            <w:tcW w:w="2338" w:type="dxa"/>
            <w:tcBorders>
              <w:top w:val="nil"/>
              <w:left w:val="nil"/>
              <w:bottom w:val="nil"/>
              <w:right w:val="nil"/>
            </w:tcBorders>
          </w:tcPr>
          <w:p w14:paraId="4E024952" w14:textId="5336C300" w:rsidR="00FE2E76" w:rsidRDefault="00E11DF9" w:rsidP="00FE2E76">
            <w:pPr>
              <w:spacing w:after="120"/>
            </w:pPr>
            <w:r>
              <w:t>29–33%</w:t>
            </w:r>
          </w:p>
        </w:tc>
        <w:tc>
          <w:tcPr>
            <w:tcW w:w="2338" w:type="dxa"/>
            <w:tcBorders>
              <w:top w:val="nil"/>
              <w:left w:val="nil"/>
              <w:bottom w:val="nil"/>
              <w:right w:val="nil"/>
            </w:tcBorders>
          </w:tcPr>
          <w:p w14:paraId="48C3B6DD" w14:textId="45E53881" w:rsidR="00FE2E76" w:rsidRDefault="00E11DF9" w:rsidP="00FE2E76">
            <w:pPr>
              <w:spacing w:after="120"/>
            </w:pPr>
            <w:r>
              <w:t>23–37%</w:t>
            </w:r>
          </w:p>
        </w:tc>
      </w:tr>
      <w:tr w:rsidR="00FE2E76" w14:paraId="00FCED52" w14:textId="77777777" w:rsidTr="00EA5F6F">
        <w:tc>
          <w:tcPr>
            <w:tcW w:w="2515" w:type="dxa"/>
            <w:tcBorders>
              <w:top w:val="nil"/>
              <w:left w:val="nil"/>
              <w:bottom w:val="nil"/>
              <w:right w:val="nil"/>
            </w:tcBorders>
          </w:tcPr>
          <w:p w14:paraId="38546783" w14:textId="77777777" w:rsidR="00FE2E76" w:rsidRDefault="00FE2E76" w:rsidP="00FE2E76">
            <w:pPr>
              <w:spacing w:after="120"/>
            </w:pPr>
            <w:r>
              <w:t xml:space="preserve">    </w:t>
            </w:r>
            <w:r>
              <w:rPr>
                <w:i/>
                <w:iCs/>
              </w:rPr>
              <w:t>Spring</w:t>
            </w:r>
          </w:p>
        </w:tc>
        <w:tc>
          <w:tcPr>
            <w:tcW w:w="2159" w:type="dxa"/>
            <w:tcBorders>
              <w:top w:val="nil"/>
              <w:left w:val="nil"/>
              <w:bottom w:val="nil"/>
              <w:right w:val="nil"/>
            </w:tcBorders>
          </w:tcPr>
          <w:p w14:paraId="1913D546" w14:textId="0934F305" w:rsidR="00FE2E76" w:rsidRDefault="00E11DF9" w:rsidP="00FE2E76">
            <w:pPr>
              <w:spacing w:after="120"/>
            </w:pPr>
            <w:r>
              <w:t>23%</w:t>
            </w:r>
          </w:p>
        </w:tc>
        <w:tc>
          <w:tcPr>
            <w:tcW w:w="2338" w:type="dxa"/>
            <w:tcBorders>
              <w:top w:val="nil"/>
              <w:left w:val="nil"/>
              <w:bottom w:val="nil"/>
              <w:right w:val="nil"/>
            </w:tcBorders>
          </w:tcPr>
          <w:p w14:paraId="28E99940" w14:textId="4DEEA284" w:rsidR="00FE2E76" w:rsidRDefault="00E11DF9" w:rsidP="00FE2E76">
            <w:pPr>
              <w:spacing w:after="120"/>
            </w:pPr>
            <w:r>
              <w:t>20–26%</w:t>
            </w:r>
          </w:p>
        </w:tc>
        <w:tc>
          <w:tcPr>
            <w:tcW w:w="2338" w:type="dxa"/>
            <w:tcBorders>
              <w:top w:val="nil"/>
              <w:left w:val="nil"/>
              <w:bottom w:val="nil"/>
              <w:right w:val="nil"/>
            </w:tcBorders>
          </w:tcPr>
          <w:p w14:paraId="24A8F648" w14:textId="6099D696" w:rsidR="00FE2E76" w:rsidRDefault="007B0925" w:rsidP="00FE2E76">
            <w:pPr>
              <w:spacing w:after="120"/>
            </w:pPr>
            <w:r>
              <w:t>15–30%</w:t>
            </w:r>
          </w:p>
        </w:tc>
      </w:tr>
      <w:tr w:rsidR="00FE2E76" w14:paraId="3CEA45A1" w14:textId="77777777" w:rsidTr="00EA5F6F">
        <w:tc>
          <w:tcPr>
            <w:tcW w:w="2515" w:type="dxa"/>
            <w:tcBorders>
              <w:top w:val="nil"/>
              <w:left w:val="nil"/>
              <w:bottom w:val="nil"/>
              <w:right w:val="nil"/>
            </w:tcBorders>
          </w:tcPr>
          <w:p w14:paraId="02290902" w14:textId="77777777" w:rsidR="00FE2E76" w:rsidRDefault="00FE2E76" w:rsidP="00FE2E76">
            <w:pPr>
              <w:spacing w:after="120"/>
            </w:pPr>
            <w:r>
              <w:t xml:space="preserve">    </w:t>
            </w:r>
            <w:r>
              <w:rPr>
                <w:i/>
                <w:iCs/>
              </w:rPr>
              <w:t>Adult</w:t>
            </w:r>
          </w:p>
        </w:tc>
        <w:tc>
          <w:tcPr>
            <w:tcW w:w="2159" w:type="dxa"/>
            <w:tcBorders>
              <w:top w:val="nil"/>
              <w:left w:val="nil"/>
              <w:bottom w:val="nil"/>
              <w:right w:val="nil"/>
            </w:tcBorders>
          </w:tcPr>
          <w:p w14:paraId="7B4B3743" w14:textId="5AE6708E" w:rsidR="00FE2E76" w:rsidRDefault="005152E5" w:rsidP="00FE2E76">
            <w:pPr>
              <w:spacing w:after="120"/>
            </w:pPr>
            <w:r>
              <w:t>25%</w:t>
            </w:r>
          </w:p>
        </w:tc>
        <w:tc>
          <w:tcPr>
            <w:tcW w:w="2338" w:type="dxa"/>
            <w:tcBorders>
              <w:top w:val="nil"/>
              <w:left w:val="nil"/>
              <w:bottom w:val="nil"/>
              <w:right w:val="nil"/>
            </w:tcBorders>
          </w:tcPr>
          <w:p w14:paraId="0F94111F" w14:textId="6B4CED9B" w:rsidR="00FE2E76" w:rsidRDefault="005152E5" w:rsidP="00FE2E76">
            <w:pPr>
              <w:spacing w:after="120"/>
            </w:pPr>
            <w:r>
              <w:t>23–28%</w:t>
            </w:r>
          </w:p>
        </w:tc>
        <w:tc>
          <w:tcPr>
            <w:tcW w:w="2338" w:type="dxa"/>
            <w:tcBorders>
              <w:top w:val="nil"/>
              <w:left w:val="nil"/>
              <w:bottom w:val="nil"/>
              <w:right w:val="nil"/>
            </w:tcBorders>
          </w:tcPr>
          <w:p w14:paraId="3E617C4C" w14:textId="2821D6B8" w:rsidR="00FE2E76" w:rsidRDefault="00266082" w:rsidP="00FE2E76">
            <w:pPr>
              <w:spacing w:after="120"/>
            </w:pPr>
            <w:r>
              <w:t>16–32%</w:t>
            </w:r>
          </w:p>
        </w:tc>
      </w:tr>
      <w:tr w:rsidR="00FE2E76" w14:paraId="066F8C8B" w14:textId="77777777" w:rsidTr="00EA5F6F">
        <w:tc>
          <w:tcPr>
            <w:tcW w:w="2515" w:type="dxa"/>
            <w:tcBorders>
              <w:top w:val="nil"/>
              <w:left w:val="nil"/>
              <w:bottom w:val="nil"/>
              <w:right w:val="nil"/>
            </w:tcBorders>
          </w:tcPr>
          <w:p w14:paraId="027DF90D" w14:textId="77777777" w:rsidR="00FE2E76" w:rsidRDefault="00FE2E76" w:rsidP="00FE2E76">
            <w:pPr>
              <w:spacing w:after="120"/>
            </w:pPr>
            <w:r>
              <w:t xml:space="preserve">    </w:t>
            </w:r>
            <w:r>
              <w:rPr>
                <w:i/>
                <w:iCs/>
              </w:rPr>
              <w:t>Juvenile</w:t>
            </w:r>
          </w:p>
        </w:tc>
        <w:tc>
          <w:tcPr>
            <w:tcW w:w="2159" w:type="dxa"/>
            <w:tcBorders>
              <w:top w:val="nil"/>
              <w:left w:val="nil"/>
              <w:bottom w:val="nil"/>
              <w:right w:val="nil"/>
            </w:tcBorders>
          </w:tcPr>
          <w:p w14:paraId="35C806BE" w14:textId="0528584D" w:rsidR="00FE2E76" w:rsidRDefault="00266082" w:rsidP="00FE2E76">
            <w:pPr>
              <w:spacing w:after="120"/>
            </w:pPr>
            <w:r>
              <w:t>28%</w:t>
            </w:r>
          </w:p>
        </w:tc>
        <w:tc>
          <w:tcPr>
            <w:tcW w:w="2338" w:type="dxa"/>
            <w:tcBorders>
              <w:top w:val="nil"/>
              <w:left w:val="nil"/>
              <w:bottom w:val="nil"/>
              <w:right w:val="nil"/>
            </w:tcBorders>
          </w:tcPr>
          <w:p w14:paraId="55B78882" w14:textId="3F4C7DBE" w:rsidR="00FE2E76" w:rsidRDefault="00266082" w:rsidP="00FE2E76">
            <w:pPr>
              <w:spacing w:after="120"/>
            </w:pPr>
            <w:r>
              <w:t>26–31%</w:t>
            </w:r>
          </w:p>
        </w:tc>
        <w:tc>
          <w:tcPr>
            <w:tcW w:w="2338" w:type="dxa"/>
            <w:tcBorders>
              <w:top w:val="nil"/>
              <w:left w:val="nil"/>
              <w:bottom w:val="nil"/>
              <w:right w:val="nil"/>
            </w:tcBorders>
          </w:tcPr>
          <w:p w14:paraId="7CFCB9C4" w14:textId="2CC39EBD" w:rsidR="00FE2E76" w:rsidRDefault="00266082" w:rsidP="00FE2E76">
            <w:pPr>
              <w:spacing w:after="120"/>
            </w:pPr>
            <w:r>
              <w:t>19–35%</w:t>
            </w:r>
          </w:p>
        </w:tc>
      </w:tr>
      <w:tr w:rsidR="00FE2E76" w14:paraId="675CC30F" w14:textId="77777777" w:rsidTr="00EA5F6F">
        <w:tc>
          <w:tcPr>
            <w:tcW w:w="2515" w:type="dxa"/>
            <w:tcBorders>
              <w:top w:val="nil"/>
              <w:left w:val="nil"/>
              <w:bottom w:val="nil"/>
              <w:right w:val="nil"/>
            </w:tcBorders>
          </w:tcPr>
          <w:p w14:paraId="006F5930" w14:textId="2AAA71D1" w:rsidR="00FE2E76" w:rsidRPr="00EC77DA" w:rsidRDefault="00FE2E76" w:rsidP="00FE2E76">
            <w:pPr>
              <w:spacing w:after="120"/>
              <w:rPr>
                <w:b/>
                <w:bCs/>
                <w:vertAlign w:val="superscript"/>
              </w:rPr>
            </w:pPr>
            <w:r>
              <w:rPr>
                <w:b/>
                <w:bCs/>
              </w:rPr>
              <w:t>Below</w:t>
            </w:r>
            <w:r w:rsidRPr="00BC43FC">
              <w:rPr>
                <w:b/>
                <w:bCs/>
              </w:rPr>
              <w:t xml:space="preserve"> height of large communication towers (</w:t>
            </w:r>
            <w:r>
              <w:rPr>
                <w:b/>
                <w:bCs/>
              </w:rPr>
              <w:t>305</w:t>
            </w:r>
            <w:r w:rsidRPr="00BC43FC">
              <w:rPr>
                <w:b/>
                <w:bCs/>
              </w:rPr>
              <w:t>m)</w:t>
            </w:r>
            <w:r>
              <w:rPr>
                <w:b/>
                <w:bCs/>
                <w:vertAlign w:val="superscript"/>
              </w:rPr>
              <w:t>4</w:t>
            </w:r>
          </w:p>
        </w:tc>
        <w:tc>
          <w:tcPr>
            <w:tcW w:w="2159" w:type="dxa"/>
            <w:tcBorders>
              <w:top w:val="nil"/>
              <w:left w:val="nil"/>
              <w:bottom w:val="nil"/>
              <w:right w:val="nil"/>
            </w:tcBorders>
          </w:tcPr>
          <w:p w14:paraId="4ABD2BC0" w14:textId="4A6A742B" w:rsidR="00FE2E76" w:rsidRPr="00BC43FC" w:rsidRDefault="00FE2E76" w:rsidP="00FE2E76">
            <w:pPr>
              <w:spacing w:after="120"/>
              <w:rPr>
                <w:b/>
                <w:bCs/>
              </w:rPr>
            </w:pPr>
            <w:r>
              <w:rPr>
                <w:b/>
                <w:bCs/>
              </w:rPr>
              <w:t>56%</w:t>
            </w:r>
          </w:p>
        </w:tc>
        <w:tc>
          <w:tcPr>
            <w:tcW w:w="2338" w:type="dxa"/>
            <w:tcBorders>
              <w:top w:val="nil"/>
              <w:left w:val="nil"/>
              <w:bottom w:val="nil"/>
              <w:right w:val="nil"/>
            </w:tcBorders>
          </w:tcPr>
          <w:p w14:paraId="5644501F" w14:textId="5913DB23" w:rsidR="00FE2E76" w:rsidRPr="00BC43FC" w:rsidRDefault="00FE2E76" w:rsidP="00FE2E76">
            <w:pPr>
              <w:spacing w:after="120"/>
              <w:rPr>
                <w:b/>
                <w:bCs/>
              </w:rPr>
            </w:pPr>
            <w:r>
              <w:rPr>
                <w:b/>
                <w:bCs/>
              </w:rPr>
              <w:t>53–59%</w:t>
            </w:r>
          </w:p>
        </w:tc>
        <w:tc>
          <w:tcPr>
            <w:tcW w:w="2338" w:type="dxa"/>
            <w:tcBorders>
              <w:top w:val="nil"/>
              <w:left w:val="nil"/>
              <w:bottom w:val="nil"/>
              <w:right w:val="nil"/>
            </w:tcBorders>
          </w:tcPr>
          <w:p w14:paraId="15C2A5BB" w14:textId="26A4AC5B" w:rsidR="00FE2E76" w:rsidRPr="00BC43FC" w:rsidRDefault="00FE2E76" w:rsidP="00FE2E76">
            <w:pPr>
              <w:spacing w:after="120"/>
              <w:rPr>
                <w:b/>
                <w:bCs/>
              </w:rPr>
            </w:pPr>
            <w:r>
              <w:rPr>
                <w:b/>
                <w:bCs/>
              </w:rPr>
              <w:t>47–65%</w:t>
            </w:r>
          </w:p>
        </w:tc>
      </w:tr>
      <w:tr w:rsidR="00FE2E76" w14:paraId="7FA1A435" w14:textId="77777777" w:rsidTr="00EA5F6F">
        <w:tc>
          <w:tcPr>
            <w:tcW w:w="2515" w:type="dxa"/>
            <w:tcBorders>
              <w:top w:val="nil"/>
              <w:left w:val="nil"/>
              <w:bottom w:val="nil"/>
              <w:right w:val="nil"/>
            </w:tcBorders>
          </w:tcPr>
          <w:p w14:paraId="6CB40544" w14:textId="77777777" w:rsidR="00FE2E76" w:rsidRDefault="00FE2E76" w:rsidP="00FE2E76">
            <w:pPr>
              <w:spacing w:after="120"/>
            </w:pPr>
            <w:r>
              <w:rPr>
                <w:i/>
                <w:iCs/>
              </w:rPr>
              <w:t xml:space="preserve">    Fall</w:t>
            </w:r>
          </w:p>
        </w:tc>
        <w:tc>
          <w:tcPr>
            <w:tcW w:w="2159" w:type="dxa"/>
            <w:tcBorders>
              <w:top w:val="nil"/>
              <w:left w:val="nil"/>
              <w:bottom w:val="nil"/>
              <w:right w:val="nil"/>
            </w:tcBorders>
          </w:tcPr>
          <w:p w14:paraId="513AF458" w14:textId="3B6E40EC" w:rsidR="00FE2E76" w:rsidRDefault="00FE2E76" w:rsidP="00FE2E76">
            <w:pPr>
              <w:spacing w:after="120"/>
            </w:pPr>
            <w:r>
              <w:t>62%</w:t>
            </w:r>
          </w:p>
        </w:tc>
        <w:tc>
          <w:tcPr>
            <w:tcW w:w="2338" w:type="dxa"/>
            <w:tcBorders>
              <w:top w:val="nil"/>
              <w:left w:val="nil"/>
              <w:bottom w:val="nil"/>
              <w:right w:val="nil"/>
            </w:tcBorders>
          </w:tcPr>
          <w:p w14:paraId="5DBCAA82" w14:textId="519D10B9" w:rsidR="00FE2E76" w:rsidRDefault="00FE2E76" w:rsidP="00FE2E76">
            <w:pPr>
              <w:spacing w:after="120"/>
            </w:pPr>
            <w:r>
              <w:t>58–66%</w:t>
            </w:r>
          </w:p>
        </w:tc>
        <w:tc>
          <w:tcPr>
            <w:tcW w:w="2338" w:type="dxa"/>
            <w:tcBorders>
              <w:top w:val="nil"/>
              <w:left w:val="nil"/>
              <w:bottom w:val="nil"/>
              <w:right w:val="nil"/>
            </w:tcBorders>
          </w:tcPr>
          <w:p w14:paraId="29E63590" w14:textId="307A66D2" w:rsidR="00FE2E76" w:rsidRDefault="00FE2E76" w:rsidP="00FE2E76">
            <w:pPr>
              <w:spacing w:after="120"/>
            </w:pPr>
            <w:r>
              <w:t>50–73%</w:t>
            </w:r>
          </w:p>
        </w:tc>
      </w:tr>
      <w:tr w:rsidR="00FE2E76" w14:paraId="5A24E19B" w14:textId="77777777" w:rsidTr="00EA5F6F">
        <w:tc>
          <w:tcPr>
            <w:tcW w:w="2515" w:type="dxa"/>
            <w:tcBorders>
              <w:top w:val="nil"/>
              <w:left w:val="nil"/>
              <w:bottom w:val="nil"/>
              <w:right w:val="nil"/>
            </w:tcBorders>
          </w:tcPr>
          <w:p w14:paraId="77258FB8" w14:textId="77777777" w:rsidR="00FE2E76" w:rsidRDefault="00FE2E76" w:rsidP="00FE2E76">
            <w:pPr>
              <w:spacing w:after="120"/>
            </w:pPr>
            <w:r>
              <w:t xml:space="preserve">    </w:t>
            </w:r>
            <w:r>
              <w:rPr>
                <w:i/>
                <w:iCs/>
              </w:rPr>
              <w:t>Spring</w:t>
            </w:r>
          </w:p>
        </w:tc>
        <w:tc>
          <w:tcPr>
            <w:tcW w:w="2159" w:type="dxa"/>
            <w:tcBorders>
              <w:top w:val="nil"/>
              <w:left w:val="nil"/>
              <w:bottom w:val="nil"/>
              <w:right w:val="nil"/>
            </w:tcBorders>
          </w:tcPr>
          <w:p w14:paraId="77077974" w14:textId="28E7C432" w:rsidR="00FE2E76" w:rsidRDefault="00FE2E76" w:rsidP="00FE2E76">
            <w:pPr>
              <w:spacing w:after="120"/>
            </w:pPr>
            <w:r>
              <w:t>48%</w:t>
            </w:r>
          </w:p>
        </w:tc>
        <w:tc>
          <w:tcPr>
            <w:tcW w:w="2338" w:type="dxa"/>
            <w:tcBorders>
              <w:top w:val="nil"/>
              <w:left w:val="nil"/>
              <w:bottom w:val="nil"/>
              <w:right w:val="nil"/>
            </w:tcBorders>
          </w:tcPr>
          <w:p w14:paraId="74CB61D4" w14:textId="4FF5D91C" w:rsidR="00FE2E76" w:rsidRDefault="00FE2E76" w:rsidP="00FE2E76">
            <w:pPr>
              <w:spacing w:after="120"/>
            </w:pPr>
            <w:r>
              <w:t>44–53%</w:t>
            </w:r>
          </w:p>
        </w:tc>
        <w:tc>
          <w:tcPr>
            <w:tcW w:w="2338" w:type="dxa"/>
            <w:tcBorders>
              <w:top w:val="nil"/>
              <w:left w:val="nil"/>
              <w:bottom w:val="nil"/>
              <w:right w:val="nil"/>
            </w:tcBorders>
          </w:tcPr>
          <w:p w14:paraId="39750A9C" w14:textId="49D34109" w:rsidR="00FE2E76" w:rsidRDefault="00FE2E76" w:rsidP="00FE2E76">
            <w:pPr>
              <w:spacing w:after="120"/>
            </w:pPr>
            <w:r>
              <w:t>35–62%</w:t>
            </w:r>
          </w:p>
        </w:tc>
      </w:tr>
      <w:tr w:rsidR="00FE2E76" w14:paraId="42A013EC" w14:textId="77777777" w:rsidTr="00EA5F6F">
        <w:tc>
          <w:tcPr>
            <w:tcW w:w="2515" w:type="dxa"/>
            <w:tcBorders>
              <w:top w:val="nil"/>
              <w:left w:val="nil"/>
              <w:bottom w:val="nil"/>
              <w:right w:val="nil"/>
            </w:tcBorders>
          </w:tcPr>
          <w:p w14:paraId="53EFD677" w14:textId="77777777" w:rsidR="00FE2E76" w:rsidRDefault="00FE2E76" w:rsidP="00FE2E76">
            <w:pPr>
              <w:spacing w:after="120"/>
            </w:pPr>
            <w:r>
              <w:t xml:space="preserve">    </w:t>
            </w:r>
            <w:r>
              <w:rPr>
                <w:i/>
                <w:iCs/>
              </w:rPr>
              <w:t>Adult</w:t>
            </w:r>
          </w:p>
        </w:tc>
        <w:tc>
          <w:tcPr>
            <w:tcW w:w="2159" w:type="dxa"/>
            <w:tcBorders>
              <w:top w:val="nil"/>
              <w:left w:val="nil"/>
              <w:bottom w:val="nil"/>
              <w:right w:val="nil"/>
            </w:tcBorders>
          </w:tcPr>
          <w:p w14:paraId="3303874C" w14:textId="2FA08F92" w:rsidR="00FE2E76" w:rsidRDefault="00B100F3" w:rsidP="00FE2E76">
            <w:pPr>
              <w:spacing w:after="120"/>
            </w:pPr>
            <w:r>
              <w:t>51%</w:t>
            </w:r>
          </w:p>
        </w:tc>
        <w:tc>
          <w:tcPr>
            <w:tcW w:w="2338" w:type="dxa"/>
            <w:tcBorders>
              <w:top w:val="nil"/>
              <w:left w:val="nil"/>
              <w:bottom w:val="nil"/>
              <w:right w:val="nil"/>
            </w:tcBorders>
          </w:tcPr>
          <w:p w14:paraId="296A2FF3" w14:textId="7899BE56" w:rsidR="00FE2E76" w:rsidRDefault="00B100F3" w:rsidP="00FE2E76">
            <w:pPr>
              <w:spacing w:after="120"/>
            </w:pPr>
            <w:r>
              <w:t>46–56%</w:t>
            </w:r>
          </w:p>
        </w:tc>
        <w:tc>
          <w:tcPr>
            <w:tcW w:w="2338" w:type="dxa"/>
            <w:tcBorders>
              <w:top w:val="nil"/>
              <w:left w:val="nil"/>
              <w:bottom w:val="nil"/>
              <w:right w:val="nil"/>
            </w:tcBorders>
          </w:tcPr>
          <w:p w14:paraId="69BE3FBD" w14:textId="156C3155" w:rsidR="00FE2E76" w:rsidRDefault="00B100F3" w:rsidP="00FE2E76">
            <w:pPr>
              <w:spacing w:after="120"/>
            </w:pPr>
            <w:r>
              <w:t>38–66%</w:t>
            </w:r>
          </w:p>
        </w:tc>
      </w:tr>
      <w:tr w:rsidR="00FE2E76" w14:paraId="4F7DB9FC" w14:textId="77777777" w:rsidTr="00EA5F6F">
        <w:tc>
          <w:tcPr>
            <w:tcW w:w="2515" w:type="dxa"/>
            <w:tcBorders>
              <w:top w:val="nil"/>
              <w:left w:val="nil"/>
              <w:right w:val="nil"/>
            </w:tcBorders>
          </w:tcPr>
          <w:p w14:paraId="12290B8B" w14:textId="77777777" w:rsidR="00FE2E76" w:rsidRDefault="00FE2E76" w:rsidP="00FE2E76">
            <w:pPr>
              <w:spacing w:after="120"/>
            </w:pPr>
            <w:r>
              <w:t xml:space="preserve">    </w:t>
            </w:r>
            <w:r>
              <w:rPr>
                <w:i/>
                <w:iCs/>
              </w:rPr>
              <w:t>Juvenile</w:t>
            </w:r>
          </w:p>
        </w:tc>
        <w:tc>
          <w:tcPr>
            <w:tcW w:w="2159" w:type="dxa"/>
            <w:tcBorders>
              <w:top w:val="nil"/>
              <w:left w:val="nil"/>
              <w:right w:val="nil"/>
            </w:tcBorders>
          </w:tcPr>
          <w:p w14:paraId="4BAC9FEC" w14:textId="329776FA" w:rsidR="00FE2E76" w:rsidRDefault="00125841" w:rsidP="00FE2E76">
            <w:pPr>
              <w:spacing w:after="120"/>
            </w:pPr>
            <w:r>
              <w:t>57%</w:t>
            </w:r>
          </w:p>
        </w:tc>
        <w:tc>
          <w:tcPr>
            <w:tcW w:w="2338" w:type="dxa"/>
            <w:tcBorders>
              <w:top w:val="nil"/>
              <w:left w:val="nil"/>
              <w:right w:val="nil"/>
            </w:tcBorders>
          </w:tcPr>
          <w:p w14:paraId="38800510" w14:textId="218A1AE4" w:rsidR="00FE2E76" w:rsidRDefault="00125841" w:rsidP="00FE2E76">
            <w:pPr>
              <w:spacing w:after="120"/>
            </w:pPr>
            <w:r>
              <w:t>53–61%</w:t>
            </w:r>
          </w:p>
        </w:tc>
        <w:tc>
          <w:tcPr>
            <w:tcW w:w="2338" w:type="dxa"/>
            <w:tcBorders>
              <w:top w:val="nil"/>
              <w:left w:val="nil"/>
              <w:right w:val="nil"/>
            </w:tcBorders>
          </w:tcPr>
          <w:p w14:paraId="224F18F8" w14:textId="3F88A060" w:rsidR="00FE2E76" w:rsidRDefault="00125841" w:rsidP="00FE2E76">
            <w:pPr>
              <w:spacing w:after="120"/>
            </w:pPr>
            <w:r>
              <w:t>45–68%</w:t>
            </w:r>
          </w:p>
        </w:tc>
      </w:tr>
    </w:tbl>
    <w:p w14:paraId="4B7B1B17" w14:textId="77777777" w:rsidR="005C505F" w:rsidRDefault="005C505F" w:rsidP="005C505F">
      <w:pPr>
        <w:spacing w:line="480" w:lineRule="auto"/>
      </w:pPr>
      <w:r w:rsidRPr="00C744E8">
        <w:rPr>
          <w:vertAlign w:val="superscript"/>
        </w:rPr>
        <w:t>1</w:t>
      </w:r>
      <w:r>
        <w:t xml:space="preserve"> Minimum NEXRAD detection height is based on the lowest altitude detected by </w:t>
      </w:r>
      <w:r w:rsidRPr="00730323">
        <w:rPr>
          <w:rFonts w:ascii="Aptos" w:hAnsi="Aptos"/>
        </w:rPr>
        <w:t xml:space="preserve">Horton et al. </w:t>
      </w:r>
      <w:r>
        <w:rPr>
          <w:rFonts w:ascii="Aptos" w:hAnsi="Aptos"/>
        </w:rPr>
        <w:t>(</w:t>
      </w:r>
      <w:r w:rsidRPr="00730323">
        <w:rPr>
          <w:rFonts w:ascii="Aptos" w:hAnsi="Aptos"/>
        </w:rPr>
        <w:t>2016)</w:t>
      </w:r>
      <w:r>
        <w:t>.</w:t>
      </w:r>
    </w:p>
    <w:p w14:paraId="4CCB2C81" w14:textId="77777777" w:rsidR="005C505F" w:rsidRDefault="005C505F" w:rsidP="005C505F">
      <w:pPr>
        <w:spacing w:line="480" w:lineRule="auto"/>
      </w:pPr>
      <w:r w:rsidRPr="00C744E8">
        <w:rPr>
          <w:vertAlign w:val="superscript"/>
        </w:rPr>
        <w:t>2</w:t>
      </w:r>
      <w:r>
        <w:t xml:space="preserve"> Height of low-rise buildings is determined based on that of an 11-story building, based on </w:t>
      </w:r>
      <w:r w:rsidRPr="00A73E6C">
        <w:rPr>
          <w:rFonts w:ascii="Aptos" w:hAnsi="Aptos"/>
        </w:rPr>
        <w:t xml:space="preserve">Loss et al. </w:t>
      </w:r>
      <w:r>
        <w:rPr>
          <w:rFonts w:ascii="Aptos" w:hAnsi="Aptos"/>
        </w:rPr>
        <w:t>(</w:t>
      </w:r>
      <w:r w:rsidRPr="00A73E6C">
        <w:rPr>
          <w:rFonts w:ascii="Aptos" w:hAnsi="Aptos"/>
        </w:rPr>
        <w:t>2014)</w:t>
      </w:r>
      <w:r>
        <w:t>.</w:t>
      </w:r>
    </w:p>
    <w:p w14:paraId="297720F7" w14:textId="77777777" w:rsidR="005C505F" w:rsidRDefault="005C505F" w:rsidP="005C505F">
      <w:pPr>
        <w:spacing w:line="480" w:lineRule="auto"/>
      </w:pPr>
      <w:r w:rsidRPr="00C744E8">
        <w:rPr>
          <w:vertAlign w:val="superscript"/>
        </w:rPr>
        <w:t>3</w:t>
      </w:r>
      <w:r>
        <w:t xml:space="preserve"> Sweep of wind turbines is based on the average land-based turbine constructed in 2022 </w:t>
      </w:r>
      <w:r w:rsidRPr="004506A6">
        <w:rPr>
          <w:rFonts w:ascii="Aptos" w:hAnsi="Aptos"/>
        </w:rPr>
        <w:t>(</w:t>
      </w:r>
      <w:r>
        <w:rPr>
          <w:rFonts w:ascii="Aptos" w:hAnsi="Aptos"/>
        </w:rPr>
        <w:t>Wiser et al.</w:t>
      </w:r>
      <w:r w:rsidRPr="004506A6">
        <w:rPr>
          <w:rFonts w:ascii="Aptos" w:hAnsi="Aptos"/>
        </w:rPr>
        <w:t xml:space="preserve"> 2023)</w:t>
      </w:r>
      <w:r>
        <w:t>.</w:t>
      </w:r>
    </w:p>
    <w:p w14:paraId="2E917B3D" w14:textId="23D85020" w:rsidR="00F92534" w:rsidRDefault="005C505F" w:rsidP="00D14C5C">
      <w:pPr>
        <w:spacing w:line="480" w:lineRule="auto"/>
      </w:pPr>
      <w:r w:rsidRPr="00C744E8">
        <w:rPr>
          <w:vertAlign w:val="superscript"/>
        </w:rPr>
        <w:t>4</w:t>
      </w:r>
      <w:r>
        <w:t xml:space="preserve"> Height of large communication towers based on </w:t>
      </w:r>
      <w:r w:rsidRPr="009004A3">
        <w:rPr>
          <w:rFonts w:ascii="Aptos" w:hAnsi="Aptos"/>
        </w:rPr>
        <w:t xml:space="preserve">Gehring et al. </w:t>
      </w:r>
      <w:r>
        <w:rPr>
          <w:rFonts w:ascii="Aptos" w:hAnsi="Aptos"/>
        </w:rPr>
        <w:t>(</w:t>
      </w:r>
      <w:r w:rsidRPr="009004A3">
        <w:rPr>
          <w:rFonts w:ascii="Aptos" w:hAnsi="Aptos"/>
        </w:rPr>
        <w:t>2011)</w:t>
      </w:r>
      <w:r>
        <w:t>.</w:t>
      </w:r>
    </w:p>
    <w:p w14:paraId="6200B82D" w14:textId="0E3B4775" w:rsidR="00A547A9" w:rsidRDefault="00A547A9" w:rsidP="00D14C5C">
      <w:pPr>
        <w:spacing w:line="480" w:lineRule="auto"/>
      </w:pPr>
      <w:r>
        <w:br w:type="page"/>
      </w:r>
    </w:p>
    <w:p w14:paraId="34916849" w14:textId="3D5326A9" w:rsidR="00FA2B33" w:rsidRDefault="00540B79" w:rsidP="000D609A">
      <w:pPr>
        <w:spacing w:line="480" w:lineRule="auto"/>
      </w:pPr>
      <w:r>
        <w:rPr>
          <w:noProof/>
        </w:rPr>
        <w:drawing>
          <wp:inline distT="0" distB="0" distL="0" distR="0" wp14:anchorId="39FF044D" wp14:editId="54127CC9">
            <wp:extent cx="4876800" cy="4222143"/>
            <wp:effectExtent l="0" t="0" r="0" b="6985"/>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1056"/>
                    <a:stretch/>
                  </pic:blipFill>
                  <pic:spPr bwMode="auto">
                    <a:xfrm>
                      <a:off x="0" y="0"/>
                      <a:ext cx="4876800" cy="4222143"/>
                    </a:xfrm>
                    <a:prstGeom prst="rect">
                      <a:avLst/>
                    </a:prstGeom>
                    <a:noFill/>
                    <a:ln>
                      <a:noFill/>
                    </a:ln>
                    <a:extLst>
                      <a:ext uri="{53640926-AAD7-44D8-BBD7-CCE9431645EC}">
                        <a14:shadowObscured xmlns:a14="http://schemas.microsoft.com/office/drawing/2010/main"/>
                      </a:ext>
                    </a:extLst>
                  </pic:spPr>
                </pic:pic>
              </a:graphicData>
            </a:graphic>
          </wp:inline>
        </w:drawing>
      </w:r>
    </w:p>
    <w:p w14:paraId="0A65B5C1" w14:textId="5363B946" w:rsidR="003A2A58" w:rsidRDefault="00540B79" w:rsidP="00882B4E">
      <w:pPr>
        <w:spacing w:line="480" w:lineRule="auto"/>
      </w:pPr>
      <w:r>
        <w:t xml:space="preserve">Figure </w:t>
      </w:r>
      <w:r w:rsidR="00AB1F06">
        <w:t>1</w:t>
      </w:r>
      <w:r>
        <w:t>.</w:t>
      </w:r>
      <w:r w:rsidR="00882B4E">
        <w:t xml:space="preserve"> </w:t>
      </w:r>
      <w:r w:rsidR="006D3336">
        <w:t>M</w:t>
      </w:r>
      <w:r w:rsidR="00C8798F">
        <w:t xml:space="preserve">eans and standard </w:t>
      </w:r>
      <w:r w:rsidR="006D3336">
        <w:t>deviations of American Woodcock (</w:t>
      </w:r>
      <w:proofErr w:type="spellStart"/>
      <w:r w:rsidR="006D3336">
        <w:rPr>
          <w:i/>
          <w:iCs/>
        </w:rPr>
        <w:t>Scolopax</w:t>
      </w:r>
      <w:proofErr w:type="spellEnd"/>
      <w:r w:rsidR="006D3336">
        <w:rPr>
          <w:i/>
          <w:iCs/>
        </w:rPr>
        <w:t xml:space="preserve"> minor</w:t>
      </w:r>
      <w:r w:rsidR="006D3336">
        <w:t>) flight altitudes</w:t>
      </w:r>
      <w:r w:rsidR="00901686">
        <w:t xml:space="preserve"> above ground level during fall and spring migration. </w:t>
      </w:r>
      <w:r w:rsidR="00A8237F">
        <w:t>Density plots represent posterior distributions of parameters, while point</w:t>
      </w:r>
      <w:r w:rsidR="003A2A6D">
        <w:t xml:space="preserve"> intervals represent the </w:t>
      </w:r>
      <w:r w:rsidR="008463F1">
        <w:t xml:space="preserve">medians (points), 50% </w:t>
      </w:r>
      <w:r w:rsidR="00E529B8">
        <w:t xml:space="preserve">highest density </w:t>
      </w:r>
      <w:r w:rsidR="008463F1">
        <w:t xml:space="preserve">credible intervals (thick lines), and </w:t>
      </w:r>
      <w:r w:rsidR="00882B4E">
        <w:t xml:space="preserve">95% </w:t>
      </w:r>
      <w:r w:rsidR="00E529B8">
        <w:t xml:space="preserve">highest density </w:t>
      </w:r>
      <w:r w:rsidR="00882B4E">
        <w:t>credible intervals (thin lines) of the posteriors.</w:t>
      </w:r>
      <w:r w:rsidR="003A2A58">
        <w:br w:type="page"/>
      </w:r>
    </w:p>
    <w:p w14:paraId="65383E61" w14:textId="1C658BCA" w:rsidR="003A2A58" w:rsidRDefault="00DA21DC" w:rsidP="000D609A">
      <w:pPr>
        <w:spacing w:line="480" w:lineRule="auto"/>
      </w:pPr>
      <w:r>
        <w:rPr>
          <w:noProof/>
        </w:rPr>
        <w:drawing>
          <wp:inline distT="0" distB="0" distL="0" distR="0" wp14:anchorId="7EB0815F" wp14:editId="55727679">
            <wp:extent cx="4876800" cy="4267200"/>
            <wp:effectExtent l="0" t="0" r="0" b="0"/>
            <wp:docPr id="397926089" name="Picture 3" descr="A comparison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26089" name="Picture 3" descr="A comparison of a normal distributio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2EA744A0" w14:textId="78446C06" w:rsidR="003A2A58" w:rsidRDefault="003A2A58" w:rsidP="00C4430A">
      <w:pPr>
        <w:spacing w:line="480" w:lineRule="auto"/>
      </w:pPr>
      <w:r>
        <w:t xml:space="preserve">Figure </w:t>
      </w:r>
      <w:r w:rsidR="00AB1F06">
        <w:t>2.</w:t>
      </w:r>
      <w:r w:rsidR="00DA5271">
        <w:t xml:space="preserve"> </w:t>
      </w:r>
      <w:r w:rsidR="00AF1AF4">
        <w:t>Means and standard deviations of American Woodcock (</w:t>
      </w:r>
      <w:proofErr w:type="spellStart"/>
      <w:r w:rsidR="00AF1AF4">
        <w:rPr>
          <w:i/>
          <w:iCs/>
        </w:rPr>
        <w:t>Scolopax</w:t>
      </w:r>
      <w:proofErr w:type="spellEnd"/>
      <w:r w:rsidR="00AF1AF4">
        <w:rPr>
          <w:i/>
          <w:iCs/>
        </w:rPr>
        <w:t xml:space="preserve"> minor</w:t>
      </w:r>
      <w:r w:rsidR="00AF1AF4">
        <w:t xml:space="preserve">) flight altitudes above ground level for adult and juvenile individuals. Density plots represent posterior distributions of parameters, while point intervals represent the medians (points), </w:t>
      </w:r>
      <w:r w:rsidR="001C2E57">
        <w:t xml:space="preserve">50% highest density credible intervals (thick lines), and 95% highest density credible intervals (thin lines) </w:t>
      </w:r>
      <w:r w:rsidR="00AF1AF4">
        <w:t>of the posteriors</w:t>
      </w:r>
      <w:r w:rsidR="00C4430A">
        <w:t>.</w:t>
      </w:r>
      <w:r>
        <w:br w:type="page"/>
      </w:r>
    </w:p>
    <w:p w14:paraId="62685812" w14:textId="5807A186" w:rsidR="0087784B" w:rsidRDefault="0087784B">
      <w:r>
        <w:rPr>
          <w:noProof/>
        </w:rPr>
        <w:drawing>
          <wp:inline distT="0" distB="0" distL="0" distR="0" wp14:anchorId="37CC7C9A" wp14:editId="3AD50181">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4327A7A" w14:textId="6A2AAE5D" w:rsidR="0087784B" w:rsidRDefault="0087784B" w:rsidP="00432EB4">
      <w:pPr>
        <w:spacing w:line="480" w:lineRule="auto"/>
      </w:pPr>
      <w:r>
        <w:t xml:space="preserve">Figure </w:t>
      </w:r>
      <w:r w:rsidR="00AB1F06">
        <w:t>3</w:t>
      </w:r>
      <w:r>
        <w:t>.</w:t>
      </w:r>
      <w:r w:rsidR="003E02ED">
        <w:t xml:space="preserve"> Distribution of woodcock flight altitudes </w:t>
      </w:r>
      <w:r w:rsidR="00C60569">
        <w:t xml:space="preserve">above ground level </w:t>
      </w:r>
      <w:r w:rsidR="003E02ED">
        <w:t xml:space="preserve">compared to </w:t>
      </w:r>
      <w:r w:rsidR="0099358E">
        <w:t>the heights of low-rise buildings (red</w:t>
      </w:r>
      <w:r w:rsidR="00762792">
        <w:t>; 47m</w:t>
      </w:r>
      <w:r w:rsidR="0099358E">
        <w:t xml:space="preserve">), </w:t>
      </w:r>
      <w:r w:rsidR="005742F0">
        <w:t>land-based</w:t>
      </w:r>
      <w:r w:rsidR="0099358E">
        <w:t xml:space="preserve"> wind turbines (orange</w:t>
      </w:r>
      <w:r w:rsidR="00D4414E">
        <w:t>;</w:t>
      </w:r>
      <w:r w:rsidR="00D4414E" w:rsidRPr="00D4414E">
        <w:t xml:space="preserve"> 32–164m</w:t>
      </w:r>
      <w:r w:rsidR="0099358E">
        <w:t xml:space="preserve">), and </w:t>
      </w:r>
      <w:r w:rsidR="00E07536">
        <w:t xml:space="preserve">large </w:t>
      </w:r>
      <w:r w:rsidR="0099358E">
        <w:t>communications towers (yellow</w:t>
      </w:r>
      <w:r w:rsidR="00671F3B">
        <w:t>; 244m</w:t>
      </w:r>
      <w:r w:rsidR="0099358E">
        <w:t>).</w:t>
      </w:r>
      <w:r w:rsidR="00CB03F9">
        <w:t xml:space="preserve"> The dark line represents the median </w:t>
      </w:r>
      <w:r w:rsidR="00844F4F">
        <w:t xml:space="preserve">flight altitude </w:t>
      </w:r>
      <w:r w:rsidR="00CB03F9">
        <w:t>distribution</w:t>
      </w:r>
      <w:r w:rsidR="00844F4F">
        <w:t xml:space="preserve"> calculated using the base model</w:t>
      </w:r>
      <w:r w:rsidR="00CB03F9">
        <w:t xml:space="preserve">, while </w:t>
      </w:r>
      <w:r w:rsidR="00940006">
        <w:t xml:space="preserve">ribbons represent 50%, 80%, and 95% </w:t>
      </w:r>
      <w:r w:rsidR="001C2E57">
        <w:t xml:space="preserve">highest density </w:t>
      </w:r>
      <w:r w:rsidR="00940006">
        <w:t xml:space="preserve">credible intervals </w:t>
      </w:r>
      <w:r w:rsidR="00844F4F">
        <w:t>for the distribution.</w:t>
      </w:r>
    </w:p>
    <w:p w14:paraId="7D39960F" w14:textId="3A472041" w:rsidR="0087784B" w:rsidRDefault="0087784B">
      <w:r>
        <w:br w:type="page"/>
      </w:r>
    </w:p>
    <w:p w14:paraId="6D779038" w14:textId="7BB28855" w:rsidR="007009AC" w:rsidRDefault="007009AC" w:rsidP="000D609A">
      <w:pPr>
        <w:spacing w:line="480" w:lineRule="auto"/>
        <w:rPr>
          <w:b/>
          <w:bCs/>
        </w:rPr>
      </w:pPr>
      <w:r>
        <w:rPr>
          <w:b/>
          <w:bCs/>
        </w:rPr>
        <w:t>4 Discussion</w:t>
      </w:r>
    </w:p>
    <w:p w14:paraId="3AAE161D" w14:textId="66A8D83E" w:rsidR="005D28EB" w:rsidRDefault="00BF1AE3" w:rsidP="0083649A">
      <w:pPr>
        <w:spacing w:line="480" w:lineRule="auto"/>
      </w:pPr>
      <w:r>
        <w:t xml:space="preserve">We found that </w:t>
      </w:r>
      <w:r w:rsidR="007E6B87">
        <w:t xml:space="preserve">mean </w:t>
      </w:r>
      <w:r>
        <w:t xml:space="preserve">woodcock flight altitudes </w:t>
      </w:r>
      <w:r w:rsidR="007E6B87">
        <w:t>fell below those</w:t>
      </w:r>
      <w:r w:rsidR="00E7227A">
        <w:t xml:space="preserve"> typical of most migrating birds during</w:t>
      </w:r>
      <w:r w:rsidR="001B0CBF">
        <w:t xml:space="preserve"> fall (woodcock: </w:t>
      </w:r>
      <w:r w:rsidR="00367598">
        <w:t>31</w:t>
      </w:r>
      <w:r w:rsidR="00E91922">
        <w:t>0</w:t>
      </w:r>
      <w:r w:rsidR="00367598">
        <w:t>m</w:t>
      </w:r>
      <w:r w:rsidR="001B0CBF">
        <w:t xml:space="preserve">; </w:t>
      </w:r>
      <w:r w:rsidR="003442E6">
        <w:t>all birds</w:t>
      </w:r>
      <w:r w:rsidR="001B0CBF">
        <w:t xml:space="preserve">: </w:t>
      </w:r>
      <w:r w:rsidR="0085598A">
        <w:t>418</w:t>
      </w:r>
      <w:r w:rsidR="001B0CBF">
        <w:t>–</w:t>
      </w:r>
      <w:r w:rsidR="00071F63">
        <w:t>491m</w:t>
      </w:r>
      <w:r w:rsidR="00A96C0D">
        <w:t xml:space="preserve">) and spring (woodcock: </w:t>
      </w:r>
      <w:r w:rsidR="00367598">
        <w:t>42</w:t>
      </w:r>
      <w:r w:rsidR="00E91922">
        <w:t>7</w:t>
      </w:r>
      <w:r w:rsidR="00367598">
        <w:t>m</w:t>
      </w:r>
      <w:r w:rsidR="00A96C0D">
        <w:t xml:space="preserve">; all birds: </w:t>
      </w:r>
      <w:r w:rsidR="001F4E5B">
        <w:t>438</w:t>
      </w:r>
      <w:r w:rsidR="00A96C0D">
        <w:t>–</w:t>
      </w:r>
      <w:r w:rsidR="002F34E8">
        <w:t>559m</w:t>
      </w:r>
      <w:r w:rsidR="00A96C0D">
        <w:t xml:space="preserve">; </w:t>
      </w:r>
      <w:r w:rsidR="00A96C0D" w:rsidRPr="00A96C0D">
        <w:rPr>
          <w:rFonts w:ascii="Aptos" w:hAnsi="Aptos"/>
        </w:rPr>
        <w:t>Horton et al. 2016)</w:t>
      </w:r>
      <w:r w:rsidR="00CB4058">
        <w:t>. This result may be due</w:t>
      </w:r>
      <w:r w:rsidR="00E7227A">
        <w:t>,</w:t>
      </w:r>
      <w:r w:rsidR="00CB4058">
        <w:t xml:space="preserve"> in part</w:t>
      </w:r>
      <w:r w:rsidR="00E7227A">
        <w:t>,</w:t>
      </w:r>
      <w:r w:rsidR="00CB4058">
        <w:t xml:space="preserve"> to </w:t>
      </w:r>
      <w:r w:rsidR="00A36647">
        <w:t xml:space="preserve">the </w:t>
      </w:r>
      <w:r w:rsidR="00E7227A">
        <w:t xml:space="preserve">greater </w:t>
      </w:r>
      <w:r w:rsidR="00A36647">
        <w:t>representation of lower altitude flight locations in our data</w:t>
      </w:r>
      <w:r w:rsidR="00561480">
        <w:t>, as</w:t>
      </w:r>
      <w:r w:rsidR="00A36647">
        <w:t xml:space="preserve"> </w:t>
      </w:r>
      <w:r w:rsidR="008117C8">
        <w:t>33</w:t>
      </w:r>
      <w:r w:rsidR="00AC7C24">
        <w:t xml:space="preserve">% of </w:t>
      </w:r>
      <w:r w:rsidR="00444969">
        <w:t xml:space="preserve">woodcock flight locations fell below the minimum altitude </w:t>
      </w:r>
      <w:r w:rsidR="00E7227A">
        <w:t xml:space="preserve">normally </w:t>
      </w:r>
      <w:r w:rsidR="008117C8">
        <w:t>observed</w:t>
      </w:r>
      <w:r w:rsidR="00444969">
        <w:t xml:space="preserve"> </w:t>
      </w:r>
      <w:r w:rsidR="001C2C11">
        <w:t>via</w:t>
      </w:r>
      <w:r w:rsidR="004A340D">
        <w:t xml:space="preserve"> weather</w:t>
      </w:r>
      <w:r w:rsidR="001C2C11">
        <w:t xml:space="preserve"> radar </w:t>
      </w:r>
      <w:r w:rsidR="00E7227A">
        <w:t xml:space="preserve">(120m; </w:t>
      </w:r>
      <w:r w:rsidR="001F416C">
        <w:fldChar w:fldCharType="begin"/>
      </w:r>
      <w:r w:rsidR="00EB2B74">
        <w:instrText xml:space="preserve"> ADDIN ZOTERO_ITEM CSL_CITATION {"citationID":"CCX9uRmg","properties":{"formattedCitation":"(Horton et al. 2016)","plainCitation":"(Horton et al. 2016)","dontUpdate":true,"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1F416C">
        <w:fldChar w:fldCharType="separate"/>
      </w:r>
      <w:r w:rsidR="001F416C" w:rsidRPr="001F416C">
        <w:rPr>
          <w:rFonts w:ascii="Aptos" w:hAnsi="Aptos"/>
        </w:rPr>
        <w:t>Horton et al. 2016)</w:t>
      </w:r>
      <w:r w:rsidR="001F416C">
        <w:fldChar w:fldCharType="end"/>
      </w:r>
      <w:r w:rsidR="00367598">
        <w:t xml:space="preserve">. However, </w:t>
      </w:r>
      <w:r w:rsidR="00F25B2A">
        <w:t xml:space="preserve">given preexisting information about woodcock’s high susceptibility to </w:t>
      </w:r>
      <w:r w:rsidR="0085654E">
        <w:t xml:space="preserve">collisions with anthropogenic structures </w:t>
      </w:r>
      <w:r w:rsidR="004007BF">
        <w:fldChar w:fldCharType="begin"/>
      </w:r>
      <w:r w:rsidR="00EB2B74">
        <w:instrText xml:space="preserve"> ADDIN ZOTERO_ITEM CSL_CITATION {"citationID":"GKggBSDD","properties":{"formattedCitation":"(Mendall and Aldous 1943, Loss et al. 2020)","plainCitation":"(Mendall and Aldous 1943, Loss et al. 2020)","noteIndex":0},"citationItems":[{"id":750,"uris":["http://zotero.org/users/10854879/items/DY2ZVAMT"],"itemData":{"id":750,"type":"report","event-place":"Orono, Maine","publisher":"Maine Cooperative Wildlife Research Unit","publisher-place":"Orono, Maine","title":"The ecology and management of American woodcock","author":[{"family":"Mendall","given":"Howard L."},{"family":"Aldous","given":"Clarence M."}],"issued":{"date-parts":[["1943"]]}}},{"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4007BF">
        <w:fldChar w:fldCharType="separate"/>
      </w:r>
      <w:r w:rsidR="00727CBA" w:rsidRPr="00727CBA">
        <w:rPr>
          <w:rFonts w:ascii="Aptos" w:hAnsi="Aptos"/>
        </w:rPr>
        <w:t>(Mendall and Aldous 1943, Loss et al. 2020)</w:t>
      </w:r>
      <w:r w:rsidR="004007BF">
        <w:fldChar w:fldCharType="end"/>
      </w:r>
      <w:r w:rsidR="00727CBA">
        <w:rPr>
          <w:rFonts w:ascii="Aptos" w:hAnsi="Aptos"/>
        </w:rPr>
        <w:t xml:space="preserve"> </w:t>
      </w:r>
      <w:r w:rsidR="001E6B77">
        <w:t>we believe that some portion of this effect is due to a biological difference between the flight altitudes of woodcock and other nocturnal migrants.</w:t>
      </w:r>
      <w:r w:rsidR="00F61BEF">
        <w:t xml:space="preserve"> </w:t>
      </w:r>
      <w:r w:rsidR="00364EB1">
        <w:t xml:space="preserve">Woodcock use of lower altitudes than other birds may be </w:t>
      </w:r>
      <w:r w:rsidR="006E3805">
        <w:t>related to morphology</w:t>
      </w:r>
      <w:r w:rsidR="00B26569">
        <w:t>, as they</w:t>
      </w:r>
      <w:r w:rsidR="005D28EB" w:rsidRPr="005D28EB">
        <w:t xml:space="preserve"> have a greater wing loading than 79% of species sampled by </w:t>
      </w:r>
      <w:r w:rsidR="00B26569">
        <w:fldChar w:fldCharType="begin"/>
      </w:r>
      <w:r w:rsidR="00EB2B74">
        <w:instrText xml:space="preserve"> ADDIN ZOTERO_ITEM CSL_CITATION {"citationID":"7NO2lAlX","properties":{"formattedCitation":"(Poole 1938)","plainCitation":"(Poole 1938)","dontUpdate":true,"noteIndex":0},"citationItems":[{"id":843,"uris":["http://zotero.org/users/10854879/items/STGLI64F"],"itemData":{"id":843,"type":"article-journal","container-title":"The Auk","DOI":"10.2307/4078421","ISSN":"0004-8038","issue":"3","note":"publisher: American Ornithological Society","page":"511-517","source":"JSTOR","title":"Weights and Wing Areas in North American Birds","volume":"55","author":[{"family":"Poole","given":"Earl L."}],"issued":{"date-parts":[["1938"]]}}}],"schema":"https://github.com/citation-style-language/schema/raw/master/csl-citation.json"} </w:instrText>
      </w:r>
      <w:r w:rsidR="00B26569">
        <w:fldChar w:fldCharType="separate"/>
      </w:r>
      <w:r w:rsidR="00B26569" w:rsidRPr="00B26569">
        <w:rPr>
          <w:rFonts w:ascii="Aptos" w:hAnsi="Aptos"/>
        </w:rPr>
        <w:t xml:space="preserve">Poole </w:t>
      </w:r>
      <w:r w:rsidR="00B26569">
        <w:rPr>
          <w:rFonts w:ascii="Aptos" w:hAnsi="Aptos"/>
        </w:rPr>
        <w:t>(</w:t>
      </w:r>
      <w:r w:rsidR="00B26569" w:rsidRPr="00B26569">
        <w:rPr>
          <w:rFonts w:ascii="Aptos" w:hAnsi="Aptos"/>
        </w:rPr>
        <w:t>1938)</w:t>
      </w:r>
      <w:r w:rsidR="00B26569">
        <w:fldChar w:fldCharType="end"/>
      </w:r>
      <w:r w:rsidR="005D28EB" w:rsidRPr="005D28EB">
        <w:t xml:space="preserve">, and their wing loading appears to be considerably higher than other birds </w:t>
      </w:r>
      <w:r w:rsidR="00485E5B">
        <w:t>of comparable</w:t>
      </w:r>
      <w:r w:rsidR="005D28EB" w:rsidRPr="005D28EB">
        <w:t xml:space="preserve"> size. </w:t>
      </w:r>
      <w:r w:rsidR="00485E5B">
        <w:t>B</w:t>
      </w:r>
      <w:r w:rsidR="005D28EB" w:rsidRPr="005D28EB">
        <w:t xml:space="preserve">irds with a higher wing loading than woodcock </w:t>
      </w:r>
      <w:r w:rsidR="00485E5B">
        <w:t>were generally</w:t>
      </w:r>
      <w:r w:rsidR="005D28EB" w:rsidRPr="005D28EB">
        <w:t xml:space="preserve"> non-migratory gamebirds or ducks, and the </w:t>
      </w:r>
      <w:r w:rsidR="00F05789">
        <w:t>most similar</w:t>
      </w:r>
      <w:r w:rsidR="005D28EB" w:rsidRPr="005D28EB">
        <w:t xml:space="preserve"> species</w:t>
      </w:r>
      <w:r w:rsidR="00F05789">
        <w:t xml:space="preserve"> in terms of</w:t>
      </w:r>
      <w:r w:rsidR="005D28EB" w:rsidRPr="005D28EB">
        <w:t xml:space="preserve"> wing loading and mass </w:t>
      </w:r>
      <w:r w:rsidR="006F37AC">
        <w:t>is</w:t>
      </w:r>
      <w:r w:rsidR="005D28EB" w:rsidRPr="005D28EB">
        <w:t xml:space="preserve"> the non-migratory Rock Pigeon (</w:t>
      </w:r>
      <w:r w:rsidR="006F37AC" w:rsidRPr="006F37AC">
        <w:rPr>
          <w:i/>
          <w:iCs/>
        </w:rPr>
        <w:t xml:space="preserve">Columba </w:t>
      </w:r>
      <w:proofErr w:type="spellStart"/>
      <w:r w:rsidR="006F37AC" w:rsidRPr="006F37AC">
        <w:rPr>
          <w:i/>
          <w:iCs/>
        </w:rPr>
        <w:t>livia</w:t>
      </w:r>
      <w:proofErr w:type="spellEnd"/>
      <w:r w:rsidR="006F37AC">
        <w:t>)</w:t>
      </w:r>
      <w:r w:rsidR="005D28EB" w:rsidRPr="005D28EB">
        <w:t xml:space="preserve">. As </w:t>
      </w:r>
      <w:r w:rsidR="00DA407C">
        <w:t xml:space="preserve">high </w:t>
      </w:r>
      <w:r w:rsidR="005D28EB" w:rsidRPr="005D28EB">
        <w:t>wing</w:t>
      </w:r>
      <w:r w:rsidR="0038775B">
        <w:t xml:space="preserve"> </w:t>
      </w:r>
      <w:r w:rsidR="005D28EB" w:rsidRPr="005D28EB">
        <w:t xml:space="preserve">loading is speculated to be associated with migratory </w:t>
      </w:r>
      <w:r w:rsidR="00DA407C">
        <w:t>in</w:t>
      </w:r>
      <w:r w:rsidR="005D28EB" w:rsidRPr="005D28EB">
        <w:t xml:space="preserve">efficiency </w:t>
      </w:r>
      <w:r w:rsidR="0034074A">
        <w:fldChar w:fldCharType="begin"/>
      </w:r>
      <w:r w:rsidR="00EB2B74">
        <w:instrText xml:space="preserve"> ADDIN ZOTERO_ITEM CSL_CITATION {"citationID":"6HpqdDz0","properties":{"formattedCitation":"(Bowlin et al. 2015)","plainCitation":"(Bowlin et al. 2015)","noteIndex":0},"citationItems":[{"id":760,"uris":["http://zotero.org/users/10854879/items/7E2KMHX2"],"itemData":{"id":760,"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rsidR="0034074A">
        <w:fldChar w:fldCharType="separate"/>
      </w:r>
      <w:r w:rsidR="0034074A" w:rsidRPr="0034074A">
        <w:rPr>
          <w:rFonts w:ascii="Aptos" w:hAnsi="Aptos"/>
        </w:rPr>
        <w:t>(Bowlin et al. 2015)</w:t>
      </w:r>
      <w:r w:rsidR="0034074A">
        <w:fldChar w:fldCharType="end"/>
      </w:r>
      <w:r w:rsidR="00AC1B4F">
        <w:t>, woodcock may be inefficient fliers and choose lower altitudes as a result</w:t>
      </w:r>
      <w:r w:rsidR="00C6475B">
        <w:t xml:space="preserve"> </w:t>
      </w:r>
      <w:r w:rsidR="00C6475B">
        <w:fldChar w:fldCharType="begin"/>
      </w:r>
      <w:r w:rsidR="00EB2B74">
        <w:instrText xml:space="preserve"> ADDIN ZOTERO_ITEM CSL_CITATION {"citationID":"4CwdnufE","properties":{"formattedCitation":"(Galtbalt et al. 2021)","plainCitation":"(Galtbalt et al. 2021)","noteIndex":0},"citationItems":[{"id":594,"uris":["http://zotero.org/users/10854879/items/LZ3PHR2F"],"itemData":{"id":594,"type":"article-journal","abstract":"In-flight conditions are hypothesized to influence the timing and success of long-distance migration. Wind assistance and thermal uplift are thought to reduce the energetic costs of flight, humidity, air pressure and temperature may affect the migrants’ water balance, and clouds may impede navigation. Recent advances in animal-borne long-distance tracking enable evaluating the importance of these factors in determining animals’ flight altitude.","container-title":"Movement Ecology","DOI":"10.1186/s40462-021-00267-5","ISSN":"2051-3933","issue":"1","journalAbbreviation":"Movement Ecology","page":"32","source":"BioMed Central","title":"Far eastern curlew and whimbrel prefer flying low - wind support and good visibility appear only secondary factors in determining migratory flight altitude","volume":"9","author":[{"family":"Galtbalt","given":"Batbayar"},{"family":"Lilleyman","given":"Amanda"},{"family":"Coleman","given":"Jonathan T."},{"family":"Cheng","given":"Chuyu"},{"family":"Ma","given":"Zhijun"},{"family":"Rogers","given":"Danny I."},{"family":"Woodworth","given":"Bradley K."},{"family":"Fuller","given":"Richard A."},{"family":"Garnett","given":"Stephen T."},{"family":"Klaassen","given":"Marcel"}],"issued":{"date-parts":[["2021",6,13]]}}}],"schema":"https://github.com/citation-style-language/schema/raw/master/csl-citation.json"} </w:instrText>
      </w:r>
      <w:r w:rsidR="00C6475B">
        <w:fldChar w:fldCharType="separate"/>
      </w:r>
      <w:r w:rsidR="00C6475B" w:rsidRPr="00C6475B">
        <w:rPr>
          <w:rFonts w:ascii="Aptos" w:hAnsi="Aptos"/>
        </w:rPr>
        <w:t>(Galtbalt et al. 2021)</w:t>
      </w:r>
      <w:r w:rsidR="00C6475B">
        <w:fldChar w:fldCharType="end"/>
      </w:r>
      <w:r w:rsidR="00AC1B4F">
        <w:t>.</w:t>
      </w:r>
    </w:p>
    <w:p w14:paraId="1F3ABE53" w14:textId="15310479" w:rsidR="00BF4096" w:rsidRDefault="00893151" w:rsidP="00E5489A">
      <w:pPr>
        <w:spacing w:line="480" w:lineRule="auto"/>
      </w:pPr>
      <w:r>
        <w:tab/>
        <w:t xml:space="preserve">As anticipated, we found little support for an age difference in woodcock flight altitudes but considerable support for </w:t>
      </w:r>
      <w:r w:rsidR="00E5489A">
        <w:t xml:space="preserve">a seasonal difference, with woodcock flight altitudes being </w:t>
      </w:r>
      <w:r w:rsidR="008E42C0">
        <w:t>higher</w:t>
      </w:r>
      <w:r w:rsidR="00E5489A">
        <w:t xml:space="preserve"> </w:t>
      </w:r>
      <w:r w:rsidR="00E7227A">
        <w:t xml:space="preserve">during </w:t>
      </w:r>
      <w:r w:rsidR="008E42C0">
        <w:t>spring</w:t>
      </w:r>
      <w:r w:rsidR="00E5489A">
        <w:t xml:space="preserve"> </w:t>
      </w:r>
      <w:r w:rsidR="008E42C0">
        <w:t>(mean: 42</w:t>
      </w:r>
      <w:r w:rsidR="006F0BE9">
        <w:t>7</w:t>
      </w:r>
      <w:r w:rsidR="008E42C0">
        <w:t>m, 95% CRI: 32</w:t>
      </w:r>
      <w:r w:rsidR="006F0BE9">
        <w:t>4</w:t>
      </w:r>
      <w:r w:rsidR="008E42C0">
        <w:t>–53</w:t>
      </w:r>
      <w:r w:rsidR="006F0BE9">
        <w:t>6</w:t>
      </w:r>
      <w:r w:rsidR="008E42C0">
        <w:t xml:space="preserve">m) than fall </w:t>
      </w:r>
      <w:r w:rsidR="00E5489A">
        <w:t xml:space="preserve">(mean: </w:t>
      </w:r>
      <w:r w:rsidR="00027A34">
        <w:t>31</w:t>
      </w:r>
      <w:r w:rsidR="00EF4BDD">
        <w:t>0</w:t>
      </w:r>
      <w:r w:rsidR="00027A34">
        <w:t>m</w:t>
      </w:r>
      <w:r w:rsidR="00E5489A">
        <w:t xml:space="preserve">, 95% CRI: </w:t>
      </w:r>
      <w:r w:rsidR="00027A34">
        <w:t>23</w:t>
      </w:r>
      <w:r w:rsidR="00EF4BDD">
        <w:t>5</w:t>
      </w:r>
      <w:r w:rsidR="00027A34">
        <w:t>–39</w:t>
      </w:r>
      <w:r w:rsidR="00EF4BDD">
        <w:t>3</w:t>
      </w:r>
      <w:r w:rsidR="00027A34">
        <w:t>m</w:t>
      </w:r>
      <w:r w:rsidR="00E5489A">
        <w:t>)</w:t>
      </w:r>
      <w:r w:rsidR="008E42C0">
        <w:t>.</w:t>
      </w:r>
      <w:r w:rsidR="00E5489A">
        <w:t xml:space="preserve"> </w:t>
      </w:r>
      <w:r w:rsidR="00F46EDE">
        <w:t xml:space="preserve">This </w:t>
      </w:r>
      <w:r w:rsidR="00027317">
        <w:t>matches seasonal variation in flight altitudes observed via radar</w:t>
      </w:r>
      <w:r w:rsidR="00423EB3">
        <w:t xml:space="preserve"> </w:t>
      </w:r>
      <w:r w:rsidR="00793210">
        <w:fldChar w:fldCharType="begin"/>
      </w:r>
      <w:r w:rsidR="00EB2B74">
        <w:instrText xml:space="preserve"> ADDIN ZOTERO_ITEM CSL_CITATION {"citationID":"mor6aS8y","properties":{"formattedCitation":"(Horton et al. 2016)","plainCitation":"(Horton et al. 2016)","noteIndex":0},"citationItems":[{"id":607,"uris":["http://zotero.org/users/10854879/items/DQSWVICX"],"itemData":{"id":607,"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793210">
        <w:fldChar w:fldCharType="separate"/>
      </w:r>
      <w:r w:rsidR="00793210" w:rsidRPr="00793210">
        <w:rPr>
          <w:rFonts w:ascii="Aptos" w:hAnsi="Aptos"/>
        </w:rPr>
        <w:t>(Horton et al. 2016)</w:t>
      </w:r>
      <w:r w:rsidR="00793210">
        <w:fldChar w:fldCharType="end"/>
      </w:r>
      <w:r w:rsidR="00423EB3">
        <w:t>, presumably due to</w:t>
      </w:r>
      <w:r w:rsidR="000B3C94">
        <w:t xml:space="preserve"> migrants </w:t>
      </w:r>
      <w:r w:rsidR="00EE4891">
        <w:t>utilizing</w:t>
      </w:r>
      <w:r w:rsidR="000B3C94">
        <w:t xml:space="preserve"> southerly jet streams </w:t>
      </w:r>
      <w:r w:rsidR="00EE4891">
        <w:t xml:space="preserve">present at higher altitudes </w:t>
      </w:r>
      <w:r w:rsidR="0069747B">
        <w:t>in the spring</w:t>
      </w:r>
      <w:r w:rsidR="004D1022">
        <w:t xml:space="preserve"> </w:t>
      </w:r>
      <w:r w:rsidR="004B1FC4">
        <w:fldChar w:fldCharType="begin"/>
      </w:r>
      <w:r w:rsidR="00EB2B74">
        <w:instrText xml:space="preserve"> ADDIN ZOTERO_ITEM CSL_CITATION {"citationID":"lfnFC7Ot","properties":{"formattedCitation":"(La Sorte et al. 2014)","plainCitation":"(La Sorte et al. 2014)","noteIndex":0},"citationItems":[{"id":845,"uris":["http://zotero.org/users/10854879/items/KNRQNP4F"],"itemData":{"id":845,"type":"article-journal","abstract":"Abstract\n            \n              Aim\n              Avian migration strategies balance the costs and benefits of annual movements between breeding and wintering grounds. If similar constraints affect a large numbers of species, geographical concentrations of migration routes, or migration flyways, may result. Here we provide the first population</w:instrText>
      </w:r>
      <w:r w:rsidR="00EB2B74">
        <w:rPr>
          <w:rFonts w:ascii="Cambria Math" w:hAnsi="Cambria Math" w:cs="Cambria Math"/>
        </w:rPr>
        <w:instrText>‐</w:instrText>
      </w:r>
      <w:r w:rsidR="00EB2B74">
        <w:instrText>level empirical evaluation of the structure and seasonal dynamics of migration flyways for North American terrestrial birds and their association with atmospheric conditions.\n            \n            \n              Location\n              \n                Contiguous\n                USA\n                .\n              \n            \n            \n              Methods\n              \n                We modelled weekly probability of occurrence for 93 migratory species using spatio</w:instrText>
      </w:r>
      <w:r w:rsidR="00EB2B74">
        <w:rPr>
          <w:rFonts w:ascii="Cambria Math" w:hAnsi="Cambria Math" w:cs="Cambria Math"/>
        </w:rPr>
        <w:instrText>‐</w:instrText>
      </w:r>
      <w:r w:rsidR="00EB2B74">
        <w:instrText>temporal exploratory models and\n                eB\n                ird occurrence data for the combined period 2004 to 2011. We used hierarchical cluster analysis to identify species with shared migration routes based on normalized spatio</w:instrText>
      </w:r>
      <w:r w:rsidR="00EB2B74">
        <w:rPr>
          <w:rFonts w:ascii="Cambria Math" w:hAnsi="Cambria Math" w:cs="Cambria Math"/>
        </w:rPr>
        <w:instrText>‐</w:instrText>
      </w:r>
      <w:r w:rsidR="00EB2B74">
        <w:instrText>temporal representations of autumn migration. We summarized atmospheric conditions within flyways using nocturnal wind velocity and bearing estimated at three isobaric levels (725, 825 and 925 mbar) for the combined period 2008 to 2011.\n              \n            \n            \n              Results\n              We identified three migration flyways: an eastern and western flyway whose paths shifted westwards in the spring, and a central flyway whose core boundaries overlapped with the eastern flyway and whose width was more constricted in the autumn. The seasonal shift of the eastern flyway created potentially longer migration journeys in the spring, but this longer route coincides with a low</w:instrText>
      </w:r>
      <w:r w:rsidR="00EB2B74">
        <w:rPr>
          <w:rFonts w:ascii="Cambria Math" w:hAnsi="Cambria Math" w:cs="Cambria Math"/>
        </w:rPr>
        <w:instrText>‐</w:instrText>
      </w:r>
      <w:r w:rsidR="00EB2B74">
        <w:instrText>level jet stream that may enhance migration speeds. Atmospheric conditions appeared to have a more limited role in the seasonal dynamics of the western flyway.\n            \n            \n              Main conclusions\n              Migration routes for terrestrial species in North America can be organized into three broadly defined migration flyways: a geographically distinct flyway located west of the 103rd meridian and two interrelated flyways located east of the 103rd meridian. Seasonal shifts in flyway locations reflect the influence of looped migration strategies that for the eastern flyway can be explained by the trade</w:instrText>
      </w:r>
      <w:r w:rsidR="00EB2B74">
        <w:rPr>
          <w:rFonts w:ascii="Cambria Math" w:hAnsi="Cambria Math" w:cs="Cambria Math"/>
        </w:rPr>
        <w:instrText>‐</w:instrText>
      </w:r>
      <w:r w:rsidR="00EB2B74">
        <w:instrText xml:space="preserve">off between minimizing total migration distance while maintaining an association with favourable atmospheric conditions.","container-title":"Journal of Biogeography","DOI":"10.1111/jbi.12328","ISSN":"0305-0270, 1365-2699","issue":"9","journalAbbreviation":"Journal of Biogeography","language":"en","license":"http://onlinelibrary.wiley.com/termsAndConditions#vor","page":"1685-1696","source":"DOI.org (Crossref)","title":"The role of atmospheric conditions in the seasonal dynamics of North American migration flyways","volume":"41","author":[{"family":"La Sorte","given":"Frank A."},{"family":"Fink","given":"Daniel"},{"family":"Hochachka","given":"Wesley M."},{"family":"Farnsworth","given":"Andrew"},{"family":"Rodewald","given":"Amanda D."},{"family":"Rosenberg","given":"Kenneth V."},{"family":"Sullivan","given":"Brian L."},{"family":"Winkler","given":"David W."},{"family":"Wood","given":"Chris"},{"family":"Kelling","given":"Steve"}],"editor":[{"family":"Daniel Kissling","given":"W."}],"issued":{"date-parts":[["2014",9]]}}}],"schema":"https://github.com/citation-style-language/schema/raw/master/csl-citation.json"} </w:instrText>
      </w:r>
      <w:r w:rsidR="004B1FC4">
        <w:fldChar w:fldCharType="separate"/>
      </w:r>
      <w:r w:rsidR="004B1FC4" w:rsidRPr="004B1FC4">
        <w:rPr>
          <w:rFonts w:ascii="Aptos" w:hAnsi="Aptos"/>
        </w:rPr>
        <w:t>(La Sorte et al. 2014)</w:t>
      </w:r>
      <w:r w:rsidR="004B1FC4">
        <w:fldChar w:fldCharType="end"/>
      </w:r>
      <w:r w:rsidR="00831A8C">
        <w:t>.</w:t>
      </w:r>
      <w:r w:rsidR="00994C69">
        <w:t xml:space="preserve"> </w:t>
      </w:r>
      <w:bookmarkStart w:id="0" w:name="_Hlk162893181"/>
      <w:r w:rsidR="00685A3F" w:rsidRPr="00685A3F">
        <w:t>As a result</w:t>
      </w:r>
      <w:r w:rsidR="0000577D">
        <w:t xml:space="preserve"> of these seasonal differences</w:t>
      </w:r>
      <w:r w:rsidR="00685A3F" w:rsidRPr="00685A3F">
        <w:t>, woodcock are more likely to fly at altitudes like to intersect airspace obstacles during fall</w:t>
      </w:r>
      <w:r w:rsidR="00685A3F">
        <w:t xml:space="preserve">, </w:t>
      </w:r>
      <w:r w:rsidR="006A69C6">
        <w:t xml:space="preserve">with </w:t>
      </w:r>
      <w:r w:rsidR="00C06ACA">
        <w:t>5</w:t>
      </w:r>
      <w:r w:rsidR="006A69C6">
        <w:t xml:space="preserve">% </w:t>
      </w:r>
      <w:r w:rsidR="008E1122">
        <w:t>more</w:t>
      </w:r>
      <w:r w:rsidR="006A69C6">
        <w:t xml:space="preserve"> locations occurring at low-rise building altitude, </w:t>
      </w:r>
      <w:r w:rsidR="00C06ACA">
        <w:t>8</w:t>
      </w:r>
      <w:r w:rsidR="001B4E28">
        <w:t xml:space="preserve">% </w:t>
      </w:r>
      <w:r w:rsidR="008E1122">
        <w:t>more</w:t>
      </w:r>
      <w:r w:rsidR="001B4E28">
        <w:t xml:space="preserve"> at wind turbine </w:t>
      </w:r>
      <w:r w:rsidR="00427416">
        <w:t>altitude</w:t>
      </w:r>
      <w:r w:rsidR="001B4E28">
        <w:t>, and 1</w:t>
      </w:r>
      <w:r w:rsidR="00C06ACA">
        <w:t>4</w:t>
      </w:r>
      <w:r w:rsidR="001B4E28">
        <w:t xml:space="preserve">% </w:t>
      </w:r>
      <w:r w:rsidR="008E1122">
        <w:t>more</w:t>
      </w:r>
      <w:r w:rsidR="00427416">
        <w:t xml:space="preserve"> at communication tower altitude</w:t>
      </w:r>
      <w:bookmarkEnd w:id="0"/>
      <w:r w:rsidR="00427416">
        <w:t xml:space="preserve">. </w:t>
      </w:r>
      <w:r w:rsidR="008E1122">
        <w:t>Woodcock</w:t>
      </w:r>
      <w:r w:rsidR="0040721D">
        <w:t xml:space="preserve"> collisions</w:t>
      </w:r>
      <w:r w:rsidR="008E1122">
        <w:t xml:space="preserve"> with buildings are</w:t>
      </w:r>
      <w:r w:rsidR="0040721D">
        <w:t xml:space="preserve"> generally observed during the spring</w:t>
      </w:r>
      <w:r w:rsidR="008E1122">
        <w:t xml:space="preserve"> rather than fall</w:t>
      </w:r>
      <w:r w:rsidR="0040721D">
        <w:t xml:space="preserve"> </w:t>
      </w:r>
      <w:r w:rsidR="0065259B">
        <w:fldChar w:fldCharType="begin"/>
      </w:r>
      <w:r w:rsidR="00EB2B74">
        <w:instrText xml:space="preserve"> ADDIN ZOTERO_ITEM CSL_CITATION {"citationID":"PwZyuDzy","properties":{"formattedCitation":"(Loss et al. 2019)","plainCitation":"(Loss et al. 2019)","noteIndex":0},"citationItems":[{"id":598,"uris":["http://zotero.org/users/10854879/items/9Y7ZAU9Y"],"itemData":{"id":598,"type":"article-journal","abstract":"Bird-building collisions are the largest source of avian collision mortality in North America. Despite a growing literature on bird-building collisions, little research has been conducted in downtown areas of major cities, and no studies have included stadiums, which can be extremely large, often have extensive glass surfaces and lighting, and therefore may cause many bird collisions. Further, few studies have assessed the role of nighttime lighting in increasing collisions, despite the often-cited importance of this factor, or considered collision correlates for different seasons and bird species. We conducted bird collision monitoring over four migration seasons at 21 buildings, including a large multi-use stadium, in downtown Minneapolis, Minnesota, USA. We used a rigorous survey methodology to quantify among-building variation in collisions and assess how building features (e.g., glass area, lighting, vegetation) influence total collision fatalities, fatalities for separate seasons and species, and numbers of species colliding. Four buildings, including the stadium, caused a high proportion of all collisions and drove positive effects of glass area and amount of surrounding vegetation on most collision variables. Excluding these buildings from analyses resulted in slightly different collision predictors, suggesting that factors leading some buildings to cause high numbers of collisions are not the exact same factors causing variation among more typical buildings. We also found variation in collision correlates between spring and fall migration and among bird species, that factors influencing collision fatalities also influence numbers of species colliding, and that the proportion, and potentially area, of glass lighted at night are associated with collisions. Thus, reducing bird collisions at large buildings, including stadiums, should be achievable by reducing glass area (or treating existing glass), reducing light emission at night, and prioritizing mitigation efforts for glass surfaces near vegetated areas and/or avoiding use of vegetation near glass.","container-title":"PLOS ONE","DOI":"10.1371/journal.pone.0224164","ISSN":"1932-6203","issue":"11","journalAbbreviation":"PLOS ONE","language":"en","note":"publisher: Public Library of Science","page":"e0224164","source":"PLoS Journals","title":"Factors influencing bird-building collisions in the downtown area of a major North American city","volume":"14","author":[{"family":"Loss","given":"Scott R."},{"family":"Lao","given":"Sirena"},{"family":"Eckles","given":"Joanna W."},{"family":"Anderson","given":"Abigail W."},{"family":"Blair","given":"Robert B."},{"family":"Turner","given":"Reed J."}],"issued":{"date-parts":[["2019",11,6]]}}}],"schema":"https://github.com/citation-style-language/schema/raw/master/csl-citation.json"} </w:instrText>
      </w:r>
      <w:r w:rsidR="0065259B">
        <w:fldChar w:fldCharType="separate"/>
      </w:r>
      <w:r w:rsidR="0065259B" w:rsidRPr="0065259B">
        <w:rPr>
          <w:rFonts w:ascii="Aptos" w:hAnsi="Aptos"/>
        </w:rPr>
        <w:t>(Loss et al. 2019)</w:t>
      </w:r>
      <w:r w:rsidR="0065259B">
        <w:fldChar w:fldCharType="end"/>
      </w:r>
      <w:r w:rsidR="008E1122">
        <w:rPr>
          <w:rFonts w:ascii="Aptos" w:hAnsi="Aptos"/>
        </w:rPr>
        <w:t>, which is interesting given that flight altitudes are generally higher during spring</w:t>
      </w:r>
      <w:r w:rsidR="0040721D">
        <w:t>. This may be due to the</w:t>
      </w:r>
      <w:r w:rsidR="00A50437">
        <w:t xml:space="preserve"> short migratory durations of woodcock in the fall </w:t>
      </w:r>
      <w:r w:rsidR="00054F68">
        <w:fldChar w:fldCharType="begin"/>
      </w:r>
      <w:r w:rsidR="00EB2B74">
        <w:instrText xml:space="preserve"> ADDIN ZOTERO_ITEM CSL_CITATION {"citationID":"nsw7AreK","properties":{"formattedCitation":"(Fish et al. 2024)","plainCitation":"(Fish et al. 2024)","noteIndex":0},"citationItems":[{"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054F68">
        <w:fldChar w:fldCharType="separate"/>
      </w:r>
      <w:r w:rsidR="00054F68" w:rsidRPr="00054F68">
        <w:rPr>
          <w:rFonts w:ascii="Aptos" w:hAnsi="Aptos"/>
        </w:rPr>
        <w:t>(Fish et al. 2024)</w:t>
      </w:r>
      <w:r w:rsidR="00054F68">
        <w:fldChar w:fldCharType="end"/>
      </w:r>
      <w:r w:rsidR="00A50437">
        <w:t xml:space="preserve"> or </w:t>
      </w:r>
      <w:r w:rsidR="00E778DC">
        <w:t xml:space="preserve">a mismatch between the data collection windows for bird collision studies and the fall migratory periods of woodcock </w:t>
      </w:r>
      <w:r w:rsidR="00054F68">
        <w:fldChar w:fldCharType="begin"/>
      </w:r>
      <w:r w:rsidR="00EB2B74">
        <w:instrText xml:space="preserve"> ADDIN ZOTERO_ITEM CSL_CITATION {"citationID":"rkUh9Npn","properties":{"formattedCitation":"(Loss et al. 2020)","plainCitation":"(Loss et al. 2020)","noteIndex":0},"citationItems":[{"id":597,"uris":["http://zotero.org/users/10854879/items/BQDZ7H3J"],"itemData":{"id":597,"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054F68">
        <w:fldChar w:fldCharType="separate"/>
      </w:r>
      <w:r w:rsidR="00C02FAA" w:rsidRPr="00C02FAA">
        <w:rPr>
          <w:rFonts w:ascii="Aptos" w:hAnsi="Aptos"/>
        </w:rPr>
        <w:t>(Loss et al. 2020)</w:t>
      </w:r>
      <w:r w:rsidR="00054F68">
        <w:fldChar w:fldCharType="end"/>
      </w:r>
      <w:r w:rsidR="008F51C4">
        <w:t>.</w:t>
      </w:r>
    </w:p>
    <w:p w14:paraId="4EDCC8AE" w14:textId="2B1A81B2" w:rsidR="00FB0C97" w:rsidRDefault="00597B09" w:rsidP="00E5489A">
      <w:pPr>
        <w:spacing w:line="480" w:lineRule="auto"/>
      </w:pPr>
      <w:r>
        <w:tab/>
      </w:r>
      <w:r w:rsidR="006619B4">
        <w:t>D</w:t>
      </w:r>
      <w:r w:rsidR="00A11BB7">
        <w:t xml:space="preserve">espite a mean flight altitude of </w:t>
      </w:r>
      <w:r w:rsidR="005A2BD5">
        <w:t xml:space="preserve">364m, </w:t>
      </w:r>
      <w:r w:rsidR="006619B4">
        <w:t>we</w:t>
      </w:r>
      <w:r w:rsidR="00A046F4">
        <w:t xml:space="preserve"> </w:t>
      </w:r>
      <w:r w:rsidR="00615FC5" w:rsidRPr="00615FC5">
        <w:t xml:space="preserve">found that </w:t>
      </w:r>
      <w:r w:rsidR="00615FC5">
        <w:t>more than</w:t>
      </w:r>
      <w:r w:rsidR="00615FC5" w:rsidRPr="00615FC5">
        <w:t xml:space="preserve"> half of woodcock flight altitudes occurred below </w:t>
      </w:r>
      <w:r w:rsidR="00615FC5">
        <w:t>305</w:t>
      </w:r>
      <w:r w:rsidR="00615FC5" w:rsidRPr="00615FC5">
        <w:t>m</w:t>
      </w:r>
      <w:r w:rsidR="00615FC5">
        <w:t>.</w:t>
      </w:r>
      <w:r w:rsidR="00A046F4">
        <w:t xml:space="preserve"> </w:t>
      </w:r>
      <w:r w:rsidR="004E6196">
        <w:t xml:space="preserve">The occurrence of so many </w:t>
      </w:r>
      <w:r w:rsidR="005811CD">
        <w:t xml:space="preserve">flight locations </w:t>
      </w:r>
      <w:r w:rsidR="002D2FF9">
        <w:t>within the range of anthropogenic obstacles during peak times for migratory flight (12–1am Eastern Time)</w:t>
      </w:r>
      <w:r w:rsidR="005811CD">
        <w:t xml:space="preserve"> suggests that woodcock are not solely vulnerable to collision with these obstacles during </w:t>
      </w:r>
      <w:r w:rsidR="002855D5">
        <w:t xml:space="preserve">takeoff and landing, but </w:t>
      </w:r>
      <w:r w:rsidR="00E508A1">
        <w:t xml:space="preserve">throughout their migratory flights. </w:t>
      </w:r>
      <w:r w:rsidR="00E87F4B">
        <w:t>While all three types of structures examined here</w:t>
      </w:r>
      <w:r w:rsidR="00AC77AC">
        <w:t xml:space="preserve"> are responsible for substantial migratory bird mortality, </w:t>
      </w:r>
      <w:r w:rsidR="00FB0C97">
        <w:t>collisions with these structures are likely caused by different mechanisms. Low-rise buildings, for example, are responsible for more collisions than any other structure examined in this study (</w:t>
      </w:r>
      <w:r w:rsidR="008C5C4F">
        <w:t>est. 339</w:t>
      </w:r>
      <w:r w:rsidR="00FB0C97">
        <w:t xml:space="preserve"> million per annum,</w:t>
      </w:r>
      <w:r w:rsidR="00BF6695">
        <w:fldChar w:fldCharType="begin"/>
      </w:r>
      <w:r w:rsidR="0044679B">
        <w:instrText xml:space="preserve"> ADDIN ZOTERO_ITEM CSL_CITATION {"citationID":"ddq0fPnW","properties":{"formattedCitation":"(Loss et al. 2014)","plainCitation":"(Loss et al. 2014)","dontUpdate":true,"noteIndex":0},"citationItems":[{"id":746,"uris":["http://zotero.org/users/10854879/items/WMT4L5HP"],"itemData":{"id":746,"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BF6695">
        <w:fldChar w:fldCharType="separate"/>
      </w:r>
      <w:r w:rsidR="00BF6695">
        <w:rPr>
          <w:rFonts w:ascii="Aptos" w:hAnsi="Aptos"/>
        </w:rPr>
        <w:t xml:space="preserve"> </w:t>
      </w:r>
      <w:r w:rsidR="00BF6695" w:rsidRPr="00BF6695">
        <w:rPr>
          <w:rFonts w:ascii="Aptos" w:hAnsi="Aptos"/>
        </w:rPr>
        <w:t>Loss et al. 2014)</w:t>
      </w:r>
      <w:r w:rsidR="00BF6695">
        <w:fldChar w:fldCharType="end"/>
      </w:r>
      <w:r w:rsidR="00FB0C97">
        <w:t xml:space="preserve"> despite having the lowest height (47m).</w:t>
      </w:r>
      <w:r w:rsidR="005419E1">
        <w:t xml:space="preserve"> The exceptional </w:t>
      </w:r>
      <w:r w:rsidR="00D663BE">
        <w:t xml:space="preserve">rate of mortality associated with </w:t>
      </w:r>
      <w:r w:rsidR="0036037A">
        <w:t xml:space="preserve">low rise </w:t>
      </w:r>
      <w:r w:rsidR="00D663BE">
        <w:t xml:space="preserve">buildings is likely the joint function of their prevalence (est. </w:t>
      </w:r>
      <w:r w:rsidR="00CF2824">
        <w:t>15.1</w:t>
      </w:r>
      <w:r w:rsidR="00D663BE">
        <w:t xml:space="preserve"> million low rise buildings in the United States, </w:t>
      </w:r>
      <w:r w:rsidR="00CF2824">
        <w:fldChar w:fldCharType="begin"/>
      </w:r>
      <w:r w:rsidR="0044679B">
        <w:instrText xml:space="preserve"> ADDIN ZOTERO_ITEM CSL_CITATION {"citationID":"LBpGW5cV","properties":{"formattedCitation":"(Loss et al. 2014)","plainCitation":"(Loss et al. 2014)","dontUpdate":true,"noteIndex":0},"citationItems":[{"id":746,"uris":["http://zotero.org/users/10854879/items/WMT4L5HP"],"itemData":{"id":746,"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CF2824">
        <w:fldChar w:fldCharType="separate"/>
      </w:r>
      <w:r w:rsidR="00CF2824" w:rsidRPr="00CF2824">
        <w:rPr>
          <w:rFonts w:ascii="Aptos" w:hAnsi="Aptos"/>
        </w:rPr>
        <w:t>Loss et al. 2014)</w:t>
      </w:r>
      <w:r w:rsidR="00CF2824">
        <w:fldChar w:fldCharType="end"/>
      </w:r>
      <w:r w:rsidR="0036037A">
        <w:t xml:space="preserve"> and a higher rate of mortality associated with birds undergoing stopovers, which can be lengthy</w:t>
      </w:r>
      <w:r w:rsidR="00B26320">
        <w:t xml:space="preserve"> and expose </w:t>
      </w:r>
      <w:r w:rsidR="004921B9">
        <w:t xml:space="preserve">birds to mortality risk through the diurnal hours in addition to nocturnal migratory flights </w:t>
      </w:r>
      <w:r w:rsidR="003D4C71">
        <w:fldChar w:fldCharType="begin"/>
      </w:r>
      <w:r w:rsidR="003D4C71">
        <w:instrText xml:space="preserve"> ADDIN ZOTERO_ITEM CSL_CITATION {"citationID":"SoSX9Vzv","properties":{"formattedCitation":"(Cusa et al. 2015)","plainCitation":"(Cusa et al. 2015)","noteIndex":0},"citationItems":[{"id":855,"uris":["http://zotero.org/users/10854879/items/7QZVHGYM"],"itemData":{"id":855,"type":"article-journal","container-title":"Urban Ecosystems","DOI":"10.1007/s11252-015-0459-3","ISSN":"1083-8155, 1573-1642","issue":"4","journalAbbreviation":"Urban Ecosyst","language":"en","page":"1427-1446","source":"DOI.org (Crossref)","title":"Window collisions by migratory bird species: urban geographical patterns and habitat associations","title-short":"Window collisions by migratory bird species","volume":"18","author":[{"family":"Cusa","given":"Marine"},{"family":"Jackson","given":"Donald A."},{"family":"Mesure","given":"Michael"}],"issued":{"date-parts":[["2015",12]]}}}],"schema":"https://github.com/citation-style-language/schema/raw/master/csl-citation.json"} </w:instrText>
      </w:r>
      <w:r w:rsidR="003D4C71">
        <w:fldChar w:fldCharType="separate"/>
      </w:r>
      <w:r w:rsidR="003D4C71" w:rsidRPr="003D4C71">
        <w:rPr>
          <w:rFonts w:ascii="Aptos" w:hAnsi="Aptos"/>
        </w:rPr>
        <w:t>(Cusa et al. 2015)</w:t>
      </w:r>
      <w:r w:rsidR="003D4C71">
        <w:fldChar w:fldCharType="end"/>
      </w:r>
      <w:r w:rsidR="004921B9">
        <w:t>. In comparison, communication towers kill fewer birds (</w:t>
      </w:r>
      <w:r w:rsidR="00BF6757" w:rsidRPr="00BF6757">
        <w:t>4–5</w:t>
      </w:r>
      <w:r w:rsidR="00BF6757">
        <w:t xml:space="preserve"> million</w:t>
      </w:r>
      <w:r w:rsidR="00DE379E">
        <w:t xml:space="preserve"> per annum</w:t>
      </w:r>
      <w:r w:rsidR="003A2DA6">
        <w:t>)</w:t>
      </w:r>
      <w:r w:rsidR="00E7453A">
        <w:t xml:space="preserve"> and are less prevalent on the landscape (</w:t>
      </w:r>
      <w:r w:rsidR="006F7F03">
        <w:t>&gt;26</w:t>
      </w:r>
      <w:r w:rsidR="00E7453A">
        <w:t xml:space="preserve"> thousand in the United States</w:t>
      </w:r>
      <w:r w:rsidR="003A2DA6">
        <w:t>)</w:t>
      </w:r>
      <w:r w:rsidR="00434AAD">
        <w:t xml:space="preserve"> but are more likely to result in collisions during migratory flights, especially if guy lines are present </w:t>
      </w:r>
      <w:r w:rsidR="0053186A">
        <w:fldChar w:fldCharType="begin"/>
      </w:r>
      <w:r w:rsidR="0053186A">
        <w:instrText xml:space="preserve"> ADDIN ZOTERO_ITEM CSL_CITATION {"citationID":"XCAyHz9i","properties":{"formattedCitation":"(Gehring et al. 2011)","plainCitation":"(Gehring et al. 2011)","noteIndex":0},"citationItems":[{"id":744,"uris":["http://zotero.org/users/10854879/items/ET2ZCRSA"],"itemData":{"id":744,"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53186A">
        <w:rPr>
          <w:rFonts w:ascii="Arial" w:hAnsi="Arial" w:cs="Arial"/>
        </w:rPr>
        <w:instrText> </w:instrText>
      </w:r>
      <w:r w:rsidR="0053186A">
        <w:instrText>m above ground level (AGL, medium) and 3 were &gt;305</w:instrText>
      </w:r>
      <w:r w:rsidR="0053186A">
        <w:rPr>
          <w:rFonts w:ascii="Arial" w:hAnsi="Arial" w:cs="Arial"/>
        </w:rPr>
        <w:instrText> </w:instrText>
      </w:r>
      <w:r w:rsidR="0053186A">
        <w:instrText>m AGL (tall). During the five 20</w:instrText>
      </w:r>
      <w:r w:rsidR="0053186A">
        <w:rPr>
          <w:rFonts w:ascii="Cambria Math" w:hAnsi="Cambria Math" w:cs="Cambria Math"/>
        </w:rPr>
        <w:instrText>‐</w:instrText>
      </w:r>
      <w:r w:rsidR="0053186A">
        <w:instrText>day sample periods we found a mean of 8.2 bird carcasses per guyed medium tower and a mean of 0.5 bird carcasses under unguyed medium towers. During four 20</w:instrText>
      </w:r>
      <w:r w:rsidR="0053186A">
        <w:rPr>
          <w:rFonts w:ascii="Cambria Math" w:hAnsi="Cambria Math" w:cs="Cambria Math"/>
        </w:rPr>
        <w:instrText>‐</w:instrText>
      </w:r>
      <w:r w:rsidR="0053186A">
        <w:instrText>day sample periods we detected a mean of 34.7 birds per guyed tall tower. Using both parametric and nonparametric tests (Mann</w:instrText>
      </w:r>
      <w:r w:rsidR="0053186A">
        <w:rPr>
          <w:rFonts w:ascii="Aptos" w:hAnsi="Aptos" w:cs="Aptos"/>
        </w:rPr>
        <w:instrText>–</w:instrText>
      </w:r>
      <w:r w:rsidR="0053186A">
        <w:instrText xml:space="preserve">Whitney\n              U\n              </w:instrText>
      </w:r>
      <w:r w:rsidR="0053186A">
        <w:rPr>
          <w:rFonts w:ascii="Cambria Math" w:hAnsi="Cambria Math" w:cs="Cambria Math"/>
        </w:rPr>
        <w:instrText>‐</w:instrText>
      </w:r>
      <w:r w:rsidR="0053186A">
        <w:instrText>test, Kruskal</w:instrText>
      </w:r>
      <w:r w:rsidR="0053186A">
        <w:rPr>
          <w:rFonts w:ascii="Aptos" w:hAnsi="Aptos" w:cs="Aptos"/>
        </w:rPr>
        <w:instrText>–</w:instrText>
      </w:r>
      <w:r w:rsidR="0053186A">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53186A">
        <w:fldChar w:fldCharType="separate"/>
      </w:r>
      <w:r w:rsidR="0053186A" w:rsidRPr="0053186A">
        <w:rPr>
          <w:rFonts w:ascii="Aptos" w:hAnsi="Aptos"/>
        </w:rPr>
        <w:t>(Gehring et al. 2011)</w:t>
      </w:r>
      <w:r w:rsidR="0053186A">
        <w:fldChar w:fldCharType="end"/>
      </w:r>
      <w:r w:rsidR="00434AAD">
        <w:t xml:space="preserve">. </w:t>
      </w:r>
      <w:r w:rsidR="00593E6E">
        <w:t xml:space="preserve">Understanding these differing risk profiles is an important facet of interpreting the relative risk of low altitude </w:t>
      </w:r>
      <w:r w:rsidR="00E51666">
        <w:t>flights and</w:t>
      </w:r>
      <w:r w:rsidR="00593E6E">
        <w:t xml:space="preserve"> </w:t>
      </w:r>
      <w:r w:rsidR="000E6D0E">
        <w:t>drawing connections between low altitude flights and increased rates of bird collisions.</w:t>
      </w:r>
    </w:p>
    <w:p w14:paraId="2A4E1E5E" w14:textId="77777777" w:rsidR="00594F98" w:rsidRDefault="00594F98" w:rsidP="00E5489A">
      <w:pPr>
        <w:spacing w:line="480" w:lineRule="auto"/>
      </w:pPr>
    </w:p>
    <w:p w14:paraId="6CD535BF" w14:textId="118AC913" w:rsidR="00E84493" w:rsidRDefault="00594F98" w:rsidP="007E762A">
      <w:pPr>
        <w:spacing w:line="480" w:lineRule="auto"/>
      </w:pPr>
      <w:r>
        <w:tab/>
      </w:r>
      <w:r w:rsidR="00E508A1">
        <w:t xml:space="preserve">It is unclear whether woodcock are the only species with such substantial </w:t>
      </w:r>
      <w:r w:rsidR="008D7414">
        <w:t xml:space="preserve">use </w:t>
      </w:r>
      <w:proofErr w:type="gramStart"/>
      <w:r w:rsidR="008D7414">
        <w:t>of</w:t>
      </w:r>
      <w:proofErr w:type="gramEnd"/>
      <w:r w:rsidR="008D7414">
        <w:t xml:space="preserve"> low flight altitudes</w:t>
      </w:r>
      <w:r w:rsidR="00E508A1">
        <w:t xml:space="preserve">. </w:t>
      </w:r>
      <w:r w:rsidR="00ED3A05">
        <w:t>Woodcock appear to fly at altitudes lower than most other nocturnal migrants, but</w:t>
      </w:r>
      <w:r w:rsidR="00710B20">
        <w:t xml:space="preserve"> many</w:t>
      </w:r>
      <w:r w:rsidR="00ED3A05">
        <w:t xml:space="preserve"> other bird species </w:t>
      </w:r>
      <w:r w:rsidR="006619B4">
        <w:t>have</w:t>
      </w:r>
      <w:r w:rsidR="00F65FEB">
        <w:t xml:space="preserve"> disproportionate representation among bird collision victims, </w:t>
      </w:r>
      <w:r w:rsidR="00FE72EB">
        <w:t>including White-throated Sparrows (</w:t>
      </w:r>
      <w:proofErr w:type="spellStart"/>
      <w:r w:rsidR="00B73261" w:rsidRPr="00B73261">
        <w:rPr>
          <w:i/>
          <w:iCs/>
        </w:rPr>
        <w:t>Zonotrichia</w:t>
      </w:r>
      <w:proofErr w:type="spellEnd"/>
      <w:r w:rsidR="00B73261" w:rsidRPr="00B73261">
        <w:rPr>
          <w:i/>
          <w:iCs/>
        </w:rPr>
        <w:t xml:space="preserve"> </w:t>
      </w:r>
      <w:proofErr w:type="spellStart"/>
      <w:r w:rsidR="00B73261" w:rsidRPr="00B73261">
        <w:rPr>
          <w:i/>
          <w:iCs/>
        </w:rPr>
        <w:t>albicollis</w:t>
      </w:r>
      <w:proofErr w:type="spellEnd"/>
      <w:r w:rsidR="00B73261">
        <w:t>)</w:t>
      </w:r>
      <w:r w:rsidR="00FE72EB">
        <w:t xml:space="preserve">, Tennessee Warblers </w:t>
      </w:r>
      <w:r w:rsidR="00E35BA1">
        <w:t>(</w:t>
      </w:r>
      <w:proofErr w:type="spellStart"/>
      <w:r w:rsidR="00E35BA1" w:rsidRPr="00E35BA1">
        <w:rPr>
          <w:i/>
          <w:iCs/>
        </w:rPr>
        <w:t>Leiothlypis</w:t>
      </w:r>
      <w:proofErr w:type="spellEnd"/>
      <w:r w:rsidR="00E35BA1" w:rsidRPr="00E35BA1">
        <w:rPr>
          <w:i/>
          <w:iCs/>
        </w:rPr>
        <w:t xml:space="preserve"> peregrina</w:t>
      </w:r>
      <w:r w:rsidR="00E35BA1">
        <w:t>)</w:t>
      </w:r>
      <w:r w:rsidR="00FE72EB">
        <w:t xml:space="preserve"> and </w:t>
      </w:r>
      <w:r w:rsidR="00537F9B">
        <w:t>Mourning Doves</w:t>
      </w:r>
      <w:r w:rsidR="00F60548">
        <w:t xml:space="preserve"> (</w:t>
      </w:r>
      <w:r w:rsidR="00F60548" w:rsidRPr="00FA7937">
        <w:rPr>
          <w:i/>
          <w:iCs/>
        </w:rPr>
        <w:t>Zenaida macroura</w:t>
      </w:r>
      <w:r w:rsidR="00FA7937">
        <w:t>,</w:t>
      </w:r>
      <w:r w:rsidR="005E0561">
        <w:rPr>
          <w:rFonts w:ascii="Aptos" w:hAnsi="Aptos"/>
        </w:rPr>
        <w:t xml:space="preserve"> </w:t>
      </w:r>
      <w:r w:rsidR="00C02FAA">
        <w:rPr>
          <w:rFonts w:ascii="Aptos" w:hAnsi="Aptos"/>
        </w:rPr>
        <w:fldChar w:fldCharType="begin"/>
      </w:r>
      <w:r w:rsidR="00EB2B74">
        <w:rPr>
          <w:rFonts w:ascii="Aptos" w:hAnsi="Aptos"/>
        </w:rPr>
        <w:instrText xml:space="preserve"> ADDIN ZOTERO_ITEM CSL_CITATION {"citationID":"k8lj3DqL","properties":{"formattedCitation":"(Nichols et al. 2018)","plainCitation":"(Nichols et al. 2018)","dontUpdate":true,"noteIndex":0},"citationItems":[{"id":790,"uris":["http://zotero.org/users/10854879/items/JGTZAF52"],"itemData":{"id":790,"type":"article-journal","abstract":"Bird collisions with buildings are the second largest anthropogenic source of direct mortality for birds (365–988 million birds killed annually in the United States). Recent research suggests that this mortality occurs disproportionately across species. However, previous work had relied on regional and annual measures of relative species abundance. Our research identifies which species experience higher or lower collision rates than expected from local abundances using two sets of citizen science data: Minnesota Project BirdSafe and the Mississippi River Twin Cities Important Bird Area Landbird Monitoring Program. Our analysis used a measure of relative species abundance that spatially overlaps the area monitored for building collisions and was measured weekly, allowing for a temporally and spatially more specific analysis than most previous analyses. Abundance and collision data were used to model phylogenetic and behavioral traits associated with increased collision risk. Behavioral traits included diurnal/nocturnal migration timing, length of migration, and foraging strategies. Our analysis shows that birds that predominately migrate during the day have a decreased risk of building collisions despite peak collision numbers occurring during early morning; this result suggests that more nuanced behavioral or physiological differences between diurnal and nocturnal migrants could contribute to bird-building collision risk. Additionally, for many species, local abundance is the predominant determining factor for collision risk. However, for ~20% of species studied, the family, genus, and/or species of a bird may affect the collision risk.","container-title":"PLOS ONE","DOI":"10.1371/journal.pone.0201558","ISSN":"1932-6203","issue":"8","journalAbbreviation":"PLOS ONE","language":"en","note":"publisher: Public Library of Science","page":"e0201558","source":"PLoS Journals","title":"Bird-building collision risk: An assessment of the collision risk of birds with buildings by phylogeny and behavior using two citizen-science datasets","title-short":"Bird-building collision risk","volume":"13","author":[{"family":"Nichols","given":"K. Samantha"},{"family":"Homayoun","given":"Tania"},{"family":"Eckles","given":"Joanna"},{"family":"Blair","given":"Robert B."}],"issued":{"date-parts":[["2018",8,9]]}}}],"schema":"https://github.com/citation-style-language/schema/raw/master/csl-citation.json"} </w:instrText>
      </w:r>
      <w:r w:rsidR="00C02FAA">
        <w:rPr>
          <w:rFonts w:ascii="Aptos" w:hAnsi="Aptos"/>
        </w:rPr>
        <w:fldChar w:fldCharType="separate"/>
      </w:r>
      <w:r w:rsidR="00C02FAA" w:rsidRPr="00C02FAA">
        <w:rPr>
          <w:rFonts w:ascii="Aptos" w:hAnsi="Aptos"/>
        </w:rPr>
        <w:t>Nichols et al. 2018)</w:t>
      </w:r>
      <w:r w:rsidR="00C02FAA">
        <w:rPr>
          <w:rFonts w:ascii="Aptos" w:hAnsi="Aptos"/>
        </w:rPr>
        <w:fldChar w:fldCharType="end"/>
      </w:r>
      <w:r w:rsidR="00881BB6">
        <w:t>.</w:t>
      </w:r>
      <w:r w:rsidR="00DC6F62">
        <w:t xml:space="preserve"> These species may benefit from further study on whether their increased vulnerability is also due to </w:t>
      </w:r>
      <w:r w:rsidR="007A67ED">
        <w:t xml:space="preserve">low </w:t>
      </w:r>
      <w:r w:rsidR="006619B4">
        <w:t xml:space="preserve">migratory </w:t>
      </w:r>
      <w:r w:rsidR="007A67ED">
        <w:t>flight altitudes or other factors.</w:t>
      </w:r>
      <w:r w:rsidR="00550A6D">
        <w:t xml:space="preserve"> </w:t>
      </w:r>
      <w:r w:rsidR="00912EBB">
        <w:t>Future work</w:t>
      </w:r>
      <w:r w:rsidR="00550A6D">
        <w:t xml:space="preserve"> might also focus on individual variability in flight altitudes, which suggests that individual migratory strategies </w:t>
      </w:r>
      <w:r w:rsidR="00550A6D">
        <w:t>(e.g. short migratory flights)</w:t>
      </w:r>
      <w:r w:rsidR="00550A6D">
        <w:t xml:space="preserve"> might </w:t>
      </w:r>
      <w:r w:rsidR="001B4C99">
        <w:t xml:space="preserve">increase the prevalence of low altitude flights </w:t>
      </w:r>
      <w:r w:rsidR="001B4C99">
        <w:fldChar w:fldCharType="begin"/>
      </w:r>
      <w:r w:rsidR="001B4C99">
        <w:instrText xml:space="preserve"> ADDIN ZOTERO_ITEM CSL_CITATION {"citationID":"wptYvBR6","properties":{"formattedCitation":"(Bowlin et al. 2015)","plainCitation":"(Bowlin et al. 2015)","noteIndex":0},"citationItems":[{"id":760,"uris":["http://zotero.org/users/10854879/items/7E2KMHX2"],"itemData":{"id":760,"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rsidR="001B4C99">
        <w:fldChar w:fldCharType="separate"/>
      </w:r>
      <w:r w:rsidR="001B4C99" w:rsidRPr="001B4C99">
        <w:rPr>
          <w:rFonts w:ascii="Aptos" w:hAnsi="Aptos"/>
        </w:rPr>
        <w:t>(Bowlin et al. 2015)</w:t>
      </w:r>
      <w:r w:rsidR="001B4C99">
        <w:fldChar w:fldCharType="end"/>
      </w:r>
      <w:r w:rsidR="001B4C99">
        <w:t>.</w:t>
      </w:r>
      <w:r w:rsidR="00F42C35">
        <w:t xml:space="preserve"> </w:t>
      </w:r>
      <w:r w:rsidR="0004679F">
        <w:t>Further research on species- and individual-specific variation in fligh</w:t>
      </w:r>
      <w:r w:rsidR="003C2F22">
        <w:t>t altitudes may allow us to better</w:t>
      </w:r>
      <w:r w:rsidR="00B84D0A">
        <w:t xml:space="preserve"> understand how use of low altitudes impacts bird collision risk</w:t>
      </w:r>
      <w:r w:rsidR="00F42C35">
        <w:t xml:space="preserve"> and devise strategies for its mitigation.</w:t>
      </w:r>
    </w:p>
    <w:p w14:paraId="0D4B15F0" w14:textId="4F9D03A4" w:rsidR="00C947C6" w:rsidRDefault="00C947C6">
      <w:r>
        <w:br w:type="page"/>
      </w:r>
    </w:p>
    <w:p w14:paraId="0873CDE6" w14:textId="7ABCC57C" w:rsidR="00BF1AE3" w:rsidRDefault="00C947C6" w:rsidP="000D609A">
      <w:pPr>
        <w:spacing w:line="480" w:lineRule="auto"/>
        <w:rPr>
          <w:b/>
          <w:bCs/>
        </w:rPr>
      </w:pPr>
      <w:r>
        <w:rPr>
          <w:b/>
          <w:bCs/>
        </w:rPr>
        <w:t>References</w:t>
      </w:r>
    </w:p>
    <w:p w14:paraId="5DD7AA2C" w14:textId="77777777" w:rsidR="0044679B" w:rsidRPr="0044679B" w:rsidRDefault="006A107B" w:rsidP="0044679B">
      <w:pPr>
        <w:pStyle w:val="Bibliography"/>
        <w:rPr>
          <w:rFonts w:ascii="Aptos" w:hAnsi="Aptos"/>
        </w:rPr>
      </w:pPr>
      <w:r>
        <w:fldChar w:fldCharType="begin"/>
      </w:r>
      <w:r w:rsidR="0044679B">
        <w:instrText xml:space="preserve"> ADDIN ZOTERO_BIBL {"uncited":[],"omitted":[],"custom":[]} CSL_BIBLIOGRAPHY </w:instrText>
      </w:r>
      <w:r>
        <w:fldChar w:fldCharType="separate"/>
      </w:r>
      <w:r w:rsidR="0044679B" w:rsidRPr="0044679B">
        <w:rPr>
          <w:rFonts w:ascii="Aptos" w:hAnsi="Aptos"/>
        </w:rPr>
        <w:t xml:space="preserve">Agostini, N., M. Gustin, M. Cento, J. Von Hardenberg, and G. </w:t>
      </w:r>
      <w:proofErr w:type="spellStart"/>
      <w:r w:rsidR="0044679B" w:rsidRPr="0044679B">
        <w:rPr>
          <w:rFonts w:ascii="Aptos" w:hAnsi="Aptos"/>
        </w:rPr>
        <w:t>Chiatante</w:t>
      </w:r>
      <w:proofErr w:type="spellEnd"/>
      <w:r w:rsidR="0044679B" w:rsidRPr="0044679B">
        <w:rPr>
          <w:rFonts w:ascii="Aptos" w:hAnsi="Aptos"/>
        </w:rPr>
        <w:t xml:space="preserve"> (2023). Differential Flight Strategies of Western Marsh Harrier Circus </w:t>
      </w:r>
      <w:proofErr w:type="spellStart"/>
      <w:r w:rsidR="0044679B" w:rsidRPr="0044679B">
        <w:rPr>
          <w:rFonts w:ascii="Aptos" w:hAnsi="Aptos"/>
        </w:rPr>
        <w:t>aeruginosus</w:t>
      </w:r>
      <w:proofErr w:type="spellEnd"/>
      <w:r w:rsidR="0044679B" w:rsidRPr="0044679B">
        <w:rPr>
          <w:rFonts w:ascii="Aptos" w:hAnsi="Aptos"/>
        </w:rPr>
        <w:t xml:space="preserve"> in Relation to Sex and Age Class during Spring Migration in the Central Mediterranean. Acta </w:t>
      </w:r>
      <w:proofErr w:type="spellStart"/>
      <w:r w:rsidR="0044679B" w:rsidRPr="0044679B">
        <w:rPr>
          <w:rFonts w:ascii="Aptos" w:hAnsi="Aptos"/>
        </w:rPr>
        <w:t>Ornithologica</w:t>
      </w:r>
      <w:proofErr w:type="spellEnd"/>
      <w:r w:rsidR="0044679B" w:rsidRPr="0044679B">
        <w:rPr>
          <w:rFonts w:ascii="Aptos" w:hAnsi="Aptos"/>
        </w:rPr>
        <w:t xml:space="preserve"> 58:41–53.</w:t>
      </w:r>
    </w:p>
    <w:p w14:paraId="35A848CE" w14:textId="77777777" w:rsidR="0044679B" w:rsidRPr="0044679B" w:rsidRDefault="0044679B" w:rsidP="0044679B">
      <w:pPr>
        <w:pStyle w:val="Bibliography"/>
        <w:rPr>
          <w:rFonts w:ascii="Aptos" w:hAnsi="Aptos"/>
        </w:rPr>
      </w:pPr>
      <w:r w:rsidRPr="0044679B">
        <w:rPr>
          <w:rFonts w:ascii="Aptos" w:hAnsi="Aptos"/>
        </w:rPr>
        <w:t>Bauer, S., J. Shamoun-</w:t>
      </w:r>
      <w:proofErr w:type="spellStart"/>
      <w:r w:rsidRPr="0044679B">
        <w:rPr>
          <w:rFonts w:ascii="Aptos" w:hAnsi="Aptos"/>
        </w:rPr>
        <w:t>Baranes</w:t>
      </w:r>
      <w:proofErr w:type="spellEnd"/>
      <w:r w:rsidRPr="0044679B">
        <w:rPr>
          <w:rFonts w:ascii="Aptos" w:hAnsi="Aptos"/>
        </w:rPr>
        <w:t xml:space="preserve">, C. Nilsson, A. Farnsworth, J. F. Kelly, D. R. Reynolds, A. M. Dokter, J. F. Krauel, L. B. Petterson, K. G. Horton, and J. W. Chapman (2019). The grand challenges of migration ecology that radar </w:t>
      </w:r>
      <w:proofErr w:type="spellStart"/>
      <w:r w:rsidRPr="0044679B">
        <w:rPr>
          <w:rFonts w:ascii="Aptos" w:hAnsi="Aptos"/>
        </w:rPr>
        <w:t>aeroecology</w:t>
      </w:r>
      <w:proofErr w:type="spellEnd"/>
      <w:r w:rsidRPr="0044679B">
        <w:rPr>
          <w:rFonts w:ascii="Aptos" w:hAnsi="Aptos"/>
        </w:rPr>
        <w:t xml:space="preserve"> can help answer. </w:t>
      </w:r>
      <w:proofErr w:type="spellStart"/>
      <w:r w:rsidRPr="0044679B">
        <w:rPr>
          <w:rFonts w:ascii="Aptos" w:hAnsi="Aptos"/>
        </w:rPr>
        <w:t>Ecography</w:t>
      </w:r>
      <w:proofErr w:type="spellEnd"/>
      <w:r w:rsidRPr="0044679B">
        <w:rPr>
          <w:rFonts w:ascii="Aptos" w:hAnsi="Aptos"/>
        </w:rPr>
        <w:t xml:space="preserve"> 42:861–875.</w:t>
      </w:r>
    </w:p>
    <w:p w14:paraId="13FDD31E" w14:textId="77777777" w:rsidR="0044679B" w:rsidRPr="0044679B" w:rsidRDefault="0044679B" w:rsidP="0044679B">
      <w:pPr>
        <w:pStyle w:val="Bibliography"/>
        <w:rPr>
          <w:rFonts w:ascii="Aptos" w:hAnsi="Aptos"/>
        </w:rPr>
      </w:pPr>
      <w:r w:rsidRPr="0044679B">
        <w:rPr>
          <w:rFonts w:ascii="Aptos" w:hAnsi="Aptos"/>
        </w:rPr>
        <w:t xml:space="preserve">Blomberg, E. J., A. C. Fish, L. A. Berigan, A. M. Roth, R. Rau, S. J. Clements, G. Balkcom, B. Carpenter, G. Costanzo, J. Duguay, C. L. Graham, et al. (2023). The American Woodcock Singing Ground Survey largely conforms to the phenology of male woodcock migration. The Journal of Wildlife Management </w:t>
      </w:r>
      <w:proofErr w:type="gramStart"/>
      <w:r w:rsidRPr="0044679B">
        <w:rPr>
          <w:rFonts w:ascii="Aptos" w:hAnsi="Aptos"/>
        </w:rPr>
        <w:t>87:e</w:t>
      </w:r>
      <w:proofErr w:type="gramEnd"/>
      <w:r w:rsidRPr="0044679B">
        <w:rPr>
          <w:rFonts w:ascii="Aptos" w:hAnsi="Aptos"/>
        </w:rPr>
        <w:t>22488.</w:t>
      </w:r>
    </w:p>
    <w:p w14:paraId="0B98D5EE" w14:textId="77777777" w:rsidR="0044679B" w:rsidRPr="0044679B" w:rsidRDefault="0044679B" w:rsidP="0044679B">
      <w:pPr>
        <w:pStyle w:val="Bibliography"/>
        <w:rPr>
          <w:rFonts w:ascii="Aptos" w:hAnsi="Aptos"/>
        </w:rPr>
      </w:pPr>
      <w:r w:rsidRPr="0044679B">
        <w:rPr>
          <w:rFonts w:ascii="Aptos" w:hAnsi="Aptos"/>
        </w:rPr>
        <w:t xml:space="preserve">Bowlin, M. S., D. A. Enstrom, B. J. Murphy, E. Plaza, P. Jurich, and J. Cochran (2015). Unexplained altitude changes in a migrating thrush: long-flight altitude data from </w:t>
      </w:r>
      <w:proofErr w:type="gramStart"/>
      <w:r w:rsidRPr="0044679B">
        <w:rPr>
          <w:rFonts w:ascii="Aptos" w:hAnsi="Aptos"/>
        </w:rPr>
        <w:t>radio-telemetry</w:t>
      </w:r>
      <w:proofErr w:type="gramEnd"/>
      <w:r w:rsidRPr="0044679B">
        <w:rPr>
          <w:rFonts w:ascii="Aptos" w:hAnsi="Aptos"/>
        </w:rPr>
        <w:t>. The Auk: Ornithological Advances 132:808–816.</w:t>
      </w:r>
    </w:p>
    <w:p w14:paraId="0153CF80" w14:textId="77777777" w:rsidR="0044679B" w:rsidRPr="0044679B" w:rsidRDefault="0044679B" w:rsidP="0044679B">
      <w:pPr>
        <w:pStyle w:val="Bibliography"/>
        <w:rPr>
          <w:rFonts w:ascii="Aptos" w:hAnsi="Aptos"/>
        </w:rPr>
      </w:pPr>
      <w:r w:rsidRPr="0044679B">
        <w:rPr>
          <w:rFonts w:ascii="Aptos" w:hAnsi="Aptos"/>
        </w:rPr>
        <w:t xml:space="preserve">Clements, S. J., L. A. Berigan, A. C. Fish, R. L. Darling, A. M. Roth, G. Balkcom, B. Carpenter, G. Costanzo, J. Duguay, and K. Filkins (2024). Satellite tracking of American Woodcock reveals a gradient of migration strategies. </w:t>
      </w:r>
      <w:proofErr w:type="gramStart"/>
      <w:r w:rsidRPr="0044679B">
        <w:rPr>
          <w:rFonts w:ascii="Aptos" w:hAnsi="Aptos"/>
        </w:rPr>
        <w:t>Ornithology:ukae</w:t>
      </w:r>
      <w:proofErr w:type="gramEnd"/>
      <w:r w:rsidRPr="0044679B">
        <w:rPr>
          <w:rFonts w:ascii="Aptos" w:hAnsi="Aptos"/>
        </w:rPr>
        <w:t>008.</w:t>
      </w:r>
    </w:p>
    <w:p w14:paraId="074C1248" w14:textId="77777777" w:rsidR="0044679B" w:rsidRPr="0044679B" w:rsidRDefault="0044679B" w:rsidP="0044679B">
      <w:pPr>
        <w:pStyle w:val="Bibliography"/>
        <w:rPr>
          <w:rFonts w:ascii="Aptos" w:hAnsi="Aptos"/>
        </w:rPr>
      </w:pPr>
      <w:r w:rsidRPr="0044679B">
        <w:rPr>
          <w:rFonts w:ascii="Aptos" w:hAnsi="Aptos"/>
        </w:rPr>
        <w:t>Cobb, S. (1959). On the angle of the cerebral axis in the American woodcock. The Auk 76:55–59.</w:t>
      </w:r>
    </w:p>
    <w:p w14:paraId="0C661127" w14:textId="77777777" w:rsidR="0044679B" w:rsidRPr="0044679B" w:rsidRDefault="0044679B" w:rsidP="0044679B">
      <w:pPr>
        <w:pStyle w:val="Bibliography"/>
        <w:rPr>
          <w:rFonts w:ascii="Aptos" w:hAnsi="Aptos"/>
        </w:rPr>
      </w:pPr>
      <w:r w:rsidRPr="0044679B">
        <w:rPr>
          <w:rFonts w:ascii="Aptos" w:hAnsi="Aptos"/>
        </w:rPr>
        <w:t xml:space="preserve">Cohen, E. B., J. J. </w:t>
      </w:r>
      <w:proofErr w:type="spellStart"/>
      <w:r w:rsidRPr="0044679B">
        <w:rPr>
          <w:rFonts w:ascii="Aptos" w:hAnsi="Aptos"/>
        </w:rPr>
        <w:t>Buler</w:t>
      </w:r>
      <w:proofErr w:type="spellEnd"/>
      <w:r w:rsidRPr="0044679B">
        <w:rPr>
          <w:rFonts w:ascii="Aptos" w:hAnsi="Aptos"/>
        </w:rPr>
        <w:t xml:space="preserve">, K. G. Horton, S. R. Loss, S. A. Cabrera-Cruz, J. A. Smolinsky, and P. P. Marra (2022). Using weather radar to help minimize wind energy impacts on nocturnally migrating birds. Conservation Letters </w:t>
      </w:r>
      <w:proofErr w:type="gramStart"/>
      <w:r w:rsidRPr="0044679B">
        <w:rPr>
          <w:rFonts w:ascii="Aptos" w:hAnsi="Aptos"/>
        </w:rPr>
        <w:t>15:e</w:t>
      </w:r>
      <w:proofErr w:type="gramEnd"/>
      <w:r w:rsidRPr="0044679B">
        <w:rPr>
          <w:rFonts w:ascii="Aptos" w:hAnsi="Aptos"/>
        </w:rPr>
        <w:t>12887.</w:t>
      </w:r>
    </w:p>
    <w:p w14:paraId="42ACBE9A" w14:textId="77777777" w:rsidR="0044679B" w:rsidRPr="0044679B" w:rsidRDefault="0044679B" w:rsidP="0044679B">
      <w:pPr>
        <w:pStyle w:val="Bibliography"/>
        <w:rPr>
          <w:rFonts w:ascii="Aptos" w:hAnsi="Aptos"/>
        </w:rPr>
      </w:pPr>
      <w:r w:rsidRPr="0044679B">
        <w:rPr>
          <w:rFonts w:ascii="Aptos" w:hAnsi="Aptos"/>
        </w:rPr>
        <w:t>Cooper, T. R., and R. D. Rau (2012). American Woodcock: Population Status, 2012. U.S. Fish and Wildlife Service.</w:t>
      </w:r>
    </w:p>
    <w:p w14:paraId="7818E954" w14:textId="77777777" w:rsidR="0044679B" w:rsidRPr="0044679B" w:rsidRDefault="0044679B" w:rsidP="0044679B">
      <w:pPr>
        <w:pStyle w:val="Bibliography"/>
        <w:rPr>
          <w:rFonts w:ascii="Aptos" w:hAnsi="Aptos"/>
        </w:rPr>
      </w:pPr>
      <w:r w:rsidRPr="0044679B">
        <w:rPr>
          <w:rFonts w:ascii="Aptos" w:hAnsi="Aptos"/>
        </w:rPr>
        <w:t xml:space="preserve">Cusa, M., D. A. Jackson, and M. </w:t>
      </w:r>
      <w:proofErr w:type="spellStart"/>
      <w:r w:rsidRPr="0044679B">
        <w:rPr>
          <w:rFonts w:ascii="Aptos" w:hAnsi="Aptos"/>
        </w:rPr>
        <w:t>Mesure</w:t>
      </w:r>
      <w:proofErr w:type="spellEnd"/>
      <w:r w:rsidRPr="0044679B">
        <w:rPr>
          <w:rFonts w:ascii="Aptos" w:hAnsi="Aptos"/>
        </w:rPr>
        <w:t xml:space="preserve"> (2015). Window collisions by migratory bird species: urban geographical patterns and habitat associations. Urban Ecosystems 18:1427–1446.</w:t>
      </w:r>
    </w:p>
    <w:p w14:paraId="6EBC39B1" w14:textId="77777777" w:rsidR="0044679B" w:rsidRPr="0044679B" w:rsidRDefault="0044679B" w:rsidP="0044679B">
      <w:pPr>
        <w:pStyle w:val="Bibliography"/>
        <w:rPr>
          <w:rFonts w:ascii="Aptos" w:hAnsi="Aptos"/>
        </w:rPr>
      </w:pPr>
      <w:r w:rsidRPr="0044679B">
        <w:rPr>
          <w:rFonts w:ascii="Aptos" w:hAnsi="Aptos"/>
        </w:rPr>
        <w:t>DeMott, W. G., A. N. Stillman, J. B. Kolb, and C. S. Elphick (2022). NEXRAD highlights the effects of wind and date at a Tree Swallow (</w:t>
      </w:r>
      <w:proofErr w:type="spellStart"/>
      <w:r w:rsidRPr="0044679B">
        <w:rPr>
          <w:rFonts w:ascii="Aptos" w:hAnsi="Aptos"/>
        </w:rPr>
        <w:t>Tachycineta</w:t>
      </w:r>
      <w:proofErr w:type="spellEnd"/>
      <w:r w:rsidRPr="0044679B">
        <w:rPr>
          <w:rFonts w:ascii="Aptos" w:hAnsi="Aptos"/>
        </w:rPr>
        <w:t xml:space="preserve"> bicolor) roost during fall migration. The Wilson Journal of Ornithology 134:623–632.</w:t>
      </w:r>
    </w:p>
    <w:p w14:paraId="45FE3702" w14:textId="77777777" w:rsidR="0044679B" w:rsidRPr="0044679B" w:rsidRDefault="0044679B" w:rsidP="0044679B">
      <w:pPr>
        <w:pStyle w:val="Bibliography"/>
        <w:rPr>
          <w:rFonts w:ascii="Aptos" w:hAnsi="Aptos"/>
        </w:rPr>
      </w:pPr>
      <w:r w:rsidRPr="0044679B">
        <w:rPr>
          <w:rFonts w:ascii="Aptos" w:hAnsi="Aptos"/>
        </w:rPr>
        <w:t>ESRI (2023). Terrain. [Online.] Available at https://www.arcgis.com/home/item.html?id=58a541efc59545e6b7137f961d7de883.</w:t>
      </w:r>
    </w:p>
    <w:p w14:paraId="44911D5F" w14:textId="36688207" w:rsidR="0044679B" w:rsidRPr="0044679B" w:rsidRDefault="0044679B" w:rsidP="0044679B">
      <w:pPr>
        <w:pStyle w:val="Bibliography"/>
        <w:rPr>
          <w:rFonts w:ascii="Aptos" w:hAnsi="Aptos"/>
        </w:rPr>
      </w:pPr>
      <w:r w:rsidRPr="0044679B">
        <w:rPr>
          <w:rFonts w:ascii="Aptos" w:hAnsi="Aptos"/>
        </w:rPr>
        <w:t xml:space="preserve">ESRI (2024). ArcGIS Pro. </w:t>
      </w:r>
      <w:r>
        <w:rPr>
          <w:rFonts w:ascii="Aptos" w:hAnsi="Aptos"/>
        </w:rPr>
        <w:t xml:space="preserve">Redlands, </w:t>
      </w:r>
      <w:r w:rsidR="00487223">
        <w:rPr>
          <w:rFonts w:ascii="Aptos" w:hAnsi="Aptos"/>
        </w:rPr>
        <w:t>CA, USA</w:t>
      </w:r>
      <w:r>
        <w:rPr>
          <w:rFonts w:ascii="Aptos" w:hAnsi="Aptos"/>
        </w:rPr>
        <w:t>.</w:t>
      </w:r>
    </w:p>
    <w:p w14:paraId="0E209098" w14:textId="2FA81322" w:rsidR="0044679B" w:rsidRPr="0044679B" w:rsidRDefault="0044679B" w:rsidP="0044679B">
      <w:pPr>
        <w:pStyle w:val="Bibliography"/>
        <w:rPr>
          <w:rFonts w:ascii="Aptos" w:hAnsi="Aptos"/>
        </w:rPr>
      </w:pPr>
      <w:r w:rsidRPr="0044679B">
        <w:rPr>
          <w:rFonts w:ascii="Aptos" w:hAnsi="Aptos"/>
        </w:rPr>
        <w:t>Fish, A. C., A. M. Roth, G. Balkcom, L. Berigan, K. Brunette, S. Clements, G. Costanzo, C. L. Graham, W. F. Harvey, M. Hook, D. L. Howell, et al. (2024). American woodcock migration phenology in eastern North America: implications for hunting season timing. The Journal of Wildlife Management e22565.</w:t>
      </w:r>
    </w:p>
    <w:p w14:paraId="1257CAD9" w14:textId="77777777" w:rsidR="0044679B" w:rsidRPr="0044679B" w:rsidRDefault="0044679B" w:rsidP="0044679B">
      <w:pPr>
        <w:pStyle w:val="Bibliography"/>
        <w:rPr>
          <w:rFonts w:ascii="Aptos" w:hAnsi="Aptos"/>
        </w:rPr>
      </w:pPr>
      <w:proofErr w:type="spellStart"/>
      <w:r w:rsidRPr="0044679B">
        <w:rPr>
          <w:rFonts w:ascii="Aptos" w:hAnsi="Aptos"/>
        </w:rPr>
        <w:t>Galtbalt</w:t>
      </w:r>
      <w:proofErr w:type="spellEnd"/>
      <w:r w:rsidRPr="0044679B">
        <w:rPr>
          <w:rFonts w:ascii="Aptos" w:hAnsi="Aptos"/>
        </w:rPr>
        <w:t xml:space="preserve">, B., A. </w:t>
      </w:r>
      <w:proofErr w:type="spellStart"/>
      <w:r w:rsidRPr="0044679B">
        <w:rPr>
          <w:rFonts w:ascii="Aptos" w:hAnsi="Aptos"/>
        </w:rPr>
        <w:t>Lilleyman</w:t>
      </w:r>
      <w:proofErr w:type="spellEnd"/>
      <w:r w:rsidRPr="0044679B">
        <w:rPr>
          <w:rFonts w:ascii="Aptos" w:hAnsi="Aptos"/>
        </w:rPr>
        <w:t>, J. T. Coleman, C. Cheng, Z. Ma, D. I. Rogers, B. K. Woodworth, R. A. Fuller, S. T. Garnett, and M. Klaassen (2021). Far eastern curlew and whimbrel prefer flying low - wind support and good visibility appear only secondary factors in determining migratory flight altitude. Movement Ecology 9:32.</w:t>
      </w:r>
    </w:p>
    <w:p w14:paraId="4D0DA014" w14:textId="77777777" w:rsidR="0044679B" w:rsidRPr="0044679B" w:rsidRDefault="0044679B" w:rsidP="0044679B">
      <w:pPr>
        <w:pStyle w:val="Bibliography"/>
        <w:rPr>
          <w:rFonts w:ascii="Aptos" w:hAnsi="Aptos"/>
        </w:rPr>
      </w:pPr>
      <w:r w:rsidRPr="0044679B">
        <w:rPr>
          <w:rFonts w:ascii="Aptos" w:hAnsi="Aptos"/>
        </w:rPr>
        <w:t>Gehring, J., P. Kerlinger, and A. M. Manville (2011). The role of tower height and guy wires on avian collisions with communication towers. The Journal of Wildlife Management 75:848–855.</w:t>
      </w:r>
    </w:p>
    <w:p w14:paraId="1EC2F06A" w14:textId="77777777" w:rsidR="0044679B" w:rsidRPr="0044679B" w:rsidRDefault="0044679B" w:rsidP="0044679B">
      <w:pPr>
        <w:pStyle w:val="Bibliography"/>
        <w:rPr>
          <w:rFonts w:ascii="Aptos" w:hAnsi="Aptos"/>
        </w:rPr>
      </w:pPr>
      <w:r w:rsidRPr="0044679B">
        <w:rPr>
          <w:rFonts w:ascii="Aptos" w:hAnsi="Aptos"/>
        </w:rPr>
        <w:t xml:space="preserve">Horton, K. G., J. J. </w:t>
      </w:r>
      <w:proofErr w:type="spellStart"/>
      <w:r w:rsidRPr="0044679B">
        <w:rPr>
          <w:rFonts w:ascii="Aptos" w:hAnsi="Aptos"/>
        </w:rPr>
        <w:t>Buler</w:t>
      </w:r>
      <w:proofErr w:type="spellEnd"/>
      <w:r w:rsidRPr="0044679B">
        <w:rPr>
          <w:rFonts w:ascii="Aptos" w:hAnsi="Aptos"/>
        </w:rPr>
        <w:t>, S. J. Anderson, C. S. Burt, A. C. Collins, A. M. Dokter, F. Guo, D. Sheldon, M. A. Tomaszewska, and G. M. Henebry (2023). Artificial light at night is a top predictor of bird migration stopover density. Nature Communications 14:7446.</w:t>
      </w:r>
    </w:p>
    <w:p w14:paraId="378DE17C" w14:textId="77777777" w:rsidR="0044679B" w:rsidRPr="0044679B" w:rsidRDefault="0044679B" w:rsidP="0044679B">
      <w:pPr>
        <w:pStyle w:val="Bibliography"/>
        <w:rPr>
          <w:rFonts w:ascii="Aptos" w:hAnsi="Aptos"/>
        </w:rPr>
      </w:pPr>
      <w:r w:rsidRPr="0044679B">
        <w:rPr>
          <w:rFonts w:ascii="Aptos" w:hAnsi="Aptos"/>
        </w:rPr>
        <w:t>Horton, K. G., B. M. Van Doren, P. M. Stepanian, A. Farnsworth, and J. F. Kelly (2016). Where in the air? Aerial habitat use of nocturnally migrating birds. Biology Letters 12:20160591.</w:t>
      </w:r>
    </w:p>
    <w:p w14:paraId="591016C1" w14:textId="77777777" w:rsidR="0044679B" w:rsidRPr="0044679B" w:rsidRDefault="0044679B" w:rsidP="0044679B">
      <w:pPr>
        <w:pStyle w:val="Bibliography"/>
        <w:rPr>
          <w:rFonts w:ascii="Aptos" w:hAnsi="Aptos"/>
        </w:rPr>
      </w:pPr>
      <w:r w:rsidRPr="0044679B">
        <w:rPr>
          <w:rFonts w:ascii="Aptos" w:hAnsi="Aptos"/>
        </w:rPr>
        <w:t xml:space="preserve">La </w:t>
      </w:r>
      <w:proofErr w:type="spellStart"/>
      <w:r w:rsidRPr="0044679B">
        <w:rPr>
          <w:rFonts w:ascii="Aptos" w:hAnsi="Aptos"/>
        </w:rPr>
        <w:t>Sorte</w:t>
      </w:r>
      <w:proofErr w:type="spellEnd"/>
      <w:r w:rsidRPr="0044679B">
        <w:rPr>
          <w:rFonts w:ascii="Aptos" w:hAnsi="Aptos"/>
        </w:rPr>
        <w:t xml:space="preserve">, F. A., D. Fink, W. M. </w:t>
      </w:r>
      <w:proofErr w:type="spellStart"/>
      <w:r w:rsidRPr="0044679B">
        <w:rPr>
          <w:rFonts w:ascii="Aptos" w:hAnsi="Aptos"/>
        </w:rPr>
        <w:t>Hochachka</w:t>
      </w:r>
      <w:proofErr w:type="spellEnd"/>
      <w:r w:rsidRPr="0044679B">
        <w:rPr>
          <w:rFonts w:ascii="Aptos" w:hAnsi="Aptos"/>
        </w:rPr>
        <w:t xml:space="preserve">, A. Farnsworth, A. D. Rodewald, K. V. Rosenberg, B. L. Sullivan, D. W. Winkler, C. Wood, and S. </w:t>
      </w:r>
      <w:proofErr w:type="spellStart"/>
      <w:r w:rsidRPr="0044679B">
        <w:rPr>
          <w:rFonts w:ascii="Aptos" w:hAnsi="Aptos"/>
        </w:rPr>
        <w:t>Kelling</w:t>
      </w:r>
      <w:proofErr w:type="spellEnd"/>
      <w:r w:rsidRPr="0044679B">
        <w:rPr>
          <w:rFonts w:ascii="Aptos" w:hAnsi="Aptos"/>
        </w:rPr>
        <w:t xml:space="preserve"> (2014). The role of atmospheric conditions in the seasonal dynamics of North American migration flyways. Journal of Biogeography 41:1685–1696.</w:t>
      </w:r>
    </w:p>
    <w:p w14:paraId="5945D99B" w14:textId="77777777" w:rsidR="0044679B" w:rsidRPr="0044679B" w:rsidRDefault="0044679B" w:rsidP="0044679B">
      <w:pPr>
        <w:pStyle w:val="Bibliography"/>
        <w:rPr>
          <w:rFonts w:ascii="Aptos" w:hAnsi="Aptos"/>
        </w:rPr>
      </w:pPr>
      <w:r w:rsidRPr="0044679B">
        <w:rPr>
          <w:rFonts w:ascii="Aptos" w:hAnsi="Aptos"/>
        </w:rPr>
        <w:t>Lao, S., B. A. Robertson, A. W. Anderson, R. B. Blair, J. W. Eckles, R. J. Turner, and S. R. Loss (2020). The influence of artificial light at night and polarized light on bird-building collisions. Biological Conservation 241:108358.</w:t>
      </w:r>
    </w:p>
    <w:p w14:paraId="67B9F3EF" w14:textId="77777777" w:rsidR="0044679B" w:rsidRPr="0044679B" w:rsidRDefault="0044679B" w:rsidP="0044679B">
      <w:pPr>
        <w:pStyle w:val="Bibliography"/>
        <w:rPr>
          <w:rFonts w:ascii="Aptos" w:hAnsi="Aptos"/>
        </w:rPr>
      </w:pPr>
      <w:r w:rsidRPr="0044679B">
        <w:rPr>
          <w:rFonts w:ascii="Aptos" w:hAnsi="Aptos"/>
        </w:rPr>
        <w:t>Loss, S. R., S. Lao, A. W. Anderson, R. B. Blair, J. W. Eckles, and R. J. Turner (2020). Inclement weather and American woodcock building collisions during spring migration. Wildlife Biology 2020.</w:t>
      </w:r>
    </w:p>
    <w:p w14:paraId="63D015DA" w14:textId="77777777" w:rsidR="0044679B" w:rsidRPr="0044679B" w:rsidRDefault="0044679B" w:rsidP="0044679B">
      <w:pPr>
        <w:pStyle w:val="Bibliography"/>
        <w:rPr>
          <w:rFonts w:ascii="Aptos" w:hAnsi="Aptos"/>
        </w:rPr>
      </w:pPr>
      <w:r w:rsidRPr="0044679B">
        <w:rPr>
          <w:rFonts w:ascii="Aptos" w:hAnsi="Aptos"/>
        </w:rPr>
        <w:t xml:space="preserve">Loss, S. R., S. Lao, J. W. Eckles, A. W. Anderson, R. B. Blair, and R. J. Turner (2019). Factors influencing bird-building collisions in the downtown area of a major North American city. PLOS ONE </w:t>
      </w:r>
      <w:proofErr w:type="gramStart"/>
      <w:r w:rsidRPr="0044679B">
        <w:rPr>
          <w:rFonts w:ascii="Aptos" w:hAnsi="Aptos"/>
        </w:rPr>
        <w:t>14:e</w:t>
      </w:r>
      <w:proofErr w:type="gramEnd"/>
      <w:r w:rsidRPr="0044679B">
        <w:rPr>
          <w:rFonts w:ascii="Aptos" w:hAnsi="Aptos"/>
        </w:rPr>
        <w:t>0224164.</w:t>
      </w:r>
    </w:p>
    <w:p w14:paraId="40E339F7" w14:textId="77777777" w:rsidR="0044679B" w:rsidRPr="0044679B" w:rsidRDefault="0044679B" w:rsidP="0044679B">
      <w:pPr>
        <w:pStyle w:val="Bibliography"/>
        <w:rPr>
          <w:rFonts w:ascii="Aptos" w:hAnsi="Aptos"/>
        </w:rPr>
      </w:pPr>
      <w:r w:rsidRPr="0044679B">
        <w:rPr>
          <w:rFonts w:ascii="Aptos" w:hAnsi="Aptos"/>
        </w:rPr>
        <w:t>Loss, S. R., T. Will, S. S. Loss, and P. P. Marra (2014). Bird–building collisions in the United States: Estimates of annual mortality and species vulnerability. The Condor 116:8–23.</w:t>
      </w:r>
    </w:p>
    <w:p w14:paraId="6833968A" w14:textId="77777777" w:rsidR="0044679B" w:rsidRPr="0044679B" w:rsidRDefault="0044679B" w:rsidP="0044679B">
      <w:pPr>
        <w:pStyle w:val="Bibliography"/>
        <w:rPr>
          <w:rFonts w:ascii="Aptos" w:hAnsi="Aptos"/>
        </w:rPr>
      </w:pPr>
      <w:r w:rsidRPr="0044679B">
        <w:rPr>
          <w:rFonts w:ascii="Aptos" w:hAnsi="Aptos"/>
        </w:rPr>
        <w:t>Loss, S. R., T. Will, and P. P. Marra (2013). Estimates of bird collision mortality at wind facilities in the contiguous United States. Biological Conservation 168:201–209.</w:t>
      </w:r>
    </w:p>
    <w:p w14:paraId="1E2315DC" w14:textId="77777777" w:rsidR="0044679B" w:rsidRPr="0044679B" w:rsidRDefault="0044679B" w:rsidP="0044679B">
      <w:pPr>
        <w:pStyle w:val="Bibliography"/>
        <w:rPr>
          <w:rFonts w:ascii="Aptos" w:hAnsi="Aptos"/>
        </w:rPr>
      </w:pPr>
      <w:r w:rsidRPr="0044679B">
        <w:rPr>
          <w:rFonts w:ascii="Aptos" w:hAnsi="Aptos"/>
        </w:rPr>
        <w:t xml:space="preserve">Makowski, D., M. Ben-Shachar, and D. </w:t>
      </w:r>
      <w:proofErr w:type="spellStart"/>
      <w:r w:rsidRPr="0044679B">
        <w:rPr>
          <w:rFonts w:ascii="Aptos" w:hAnsi="Aptos"/>
        </w:rPr>
        <w:t>Lüdecke</w:t>
      </w:r>
      <w:proofErr w:type="spellEnd"/>
      <w:r w:rsidRPr="0044679B">
        <w:rPr>
          <w:rFonts w:ascii="Aptos" w:hAnsi="Aptos"/>
        </w:rPr>
        <w:t xml:space="preserve"> (2019). </w:t>
      </w:r>
      <w:proofErr w:type="spellStart"/>
      <w:r w:rsidRPr="0044679B">
        <w:rPr>
          <w:rFonts w:ascii="Aptos" w:hAnsi="Aptos"/>
        </w:rPr>
        <w:t>bayestestR</w:t>
      </w:r>
      <w:proofErr w:type="spellEnd"/>
      <w:r w:rsidRPr="0044679B">
        <w:rPr>
          <w:rFonts w:ascii="Aptos" w:hAnsi="Aptos"/>
        </w:rPr>
        <w:t xml:space="preserve">: Describing Effects and their Uncertainty, Existence and Significance within the Bayesian Framework. Journal of </w:t>
      </w:r>
      <w:proofErr w:type="gramStart"/>
      <w:r w:rsidRPr="0044679B">
        <w:rPr>
          <w:rFonts w:ascii="Aptos" w:hAnsi="Aptos"/>
        </w:rPr>
        <w:t>Open Source</w:t>
      </w:r>
      <w:proofErr w:type="gramEnd"/>
      <w:r w:rsidRPr="0044679B">
        <w:rPr>
          <w:rFonts w:ascii="Aptos" w:hAnsi="Aptos"/>
        </w:rPr>
        <w:t xml:space="preserve"> Software 4:1541.</w:t>
      </w:r>
    </w:p>
    <w:p w14:paraId="430A57B6" w14:textId="77777777" w:rsidR="0044679B" w:rsidRPr="0044679B" w:rsidRDefault="0044679B" w:rsidP="0044679B">
      <w:pPr>
        <w:pStyle w:val="Bibliography"/>
        <w:rPr>
          <w:rFonts w:ascii="Aptos" w:hAnsi="Aptos"/>
        </w:rPr>
      </w:pPr>
      <w:r w:rsidRPr="0044679B">
        <w:rPr>
          <w:rFonts w:ascii="Aptos" w:hAnsi="Aptos"/>
        </w:rPr>
        <w:t xml:space="preserve">Martin, G. R. (1994). Visual fields in woodcocks </w:t>
      </w:r>
      <w:proofErr w:type="spellStart"/>
      <w:r w:rsidRPr="0044679B">
        <w:rPr>
          <w:rFonts w:ascii="Aptos" w:hAnsi="Aptos"/>
        </w:rPr>
        <w:t>Scolopax</w:t>
      </w:r>
      <w:proofErr w:type="spellEnd"/>
      <w:r w:rsidRPr="0044679B">
        <w:rPr>
          <w:rFonts w:ascii="Aptos" w:hAnsi="Aptos"/>
        </w:rPr>
        <w:t xml:space="preserve"> </w:t>
      </w:r>
      <w:proofErr w:type="spellStart"/>
      <w:r w:rsidRPr="0044679B">
        <w:rPr>
          <w:rFonts w:ascii="Aptos" w:hAnsi="Aptos"/>
        </w:rPr>
        <w:t>rusticola</w:t>
      </w:r>
      <w:proofErr w:type="spellEnd"/>
      <w:r w:rsidRPr="0044679B">
        <w:rPr>
          <w:rFonts w:ascii="Aptos" w:hAnsi="Aptos"/>
        </w:rPr>
        <w:t xml:space="preserve"> (</w:t>
      </w:r>
      <w:proofErr w:type="spellStart"/>
      <w:r w:rsidRPr="0044679B">
        <w:rPr>
          <w:rFonts w:ascii="Aptos" w:hAnsi="Aptos"/>
        </w:rPr>
        <w:t>Scolopacidae</w:t>
      </w:r>
      <w:proofErr w:type="spellEnd"/>
      <w:r w:rsidRPr="0044679B">
        <w:rPr>
          <w:rFonts w:ascii="Aptos" w:hAnsi="Aptos"/>
        </w:rPr>
        <w:t>; Charadriiformes). Journal of Comparative Physiology A 174.</w:t>
      </w:r>
    </w:p>
    <w:p w14:paraId="7ED3C332" w14:textId="77777777" w:rsidR="0044679B" w:rsidRPr="0044679B" w:rsidRDefault="0044679B" w:rsidP="0044679B">
      <w:pPr>
        <w:pStyle w:val="Bibliography"/>
        <w:rPr>
          <w:rFonts w:ascii="Aptos" w:hAnsi="Aptos"/>
        </w:rPr>
      </w:pPr>
      <w:r w:rsidRPr="0044679B">
        <w:rPr>
          <w:rFonts w:ascii="Aptos" w:hAnsi="Aptos"/>
        </w:rPr>
        <w:t xml:space="preserve">McAuley, D. G., D. M. </w:t>
      </w:r>
      <w:proofErr w:type="spellStart"/>
      <w:r w:rsidRPr="0044679B">
        <w:rPr>
          <w:rFonts w:ascii="Aptos" w:hAnsi="Aptos"/>
        </w:rPr>
        <w:t>Keppie</w:t>
      </w:r>
      <w:proofErr w:type="spellEnd"/>
      <w:r w:rsidRPr="0044679B">
        <w:rPr>
          <w:rFonts w:ascii="Aptos" w:hAnsi="Aptos"/>
        </w:rPr>
        <w:t>, and R. M. Whiting Jr. (2020). American Woodcock (</w:t>
      </w:r>
      <w:proofErr w:type="spellStart"/>
      <w:r w:rsidRPr="0044679B">
        <w:rPr>
          <w:rFonts w:ascii="Aptos" w:hAnsi="Aptos"/>
        </w:rPr>
        <w:t>Scolopax</w:t>
      </w:r>
      <w:proofErr w:type="spellEnd"/>
      <w:r w:rsidRPr="0044679B">
        <w:rPr>
          <w:rFonts w:ascii="Aptos" w:hAnsi="Aptos"/>
        </w:rPr>
        <w:t xml:space="preserve"> minor), version 1.0. In Birds of the World (A. F. Poole, Editor). Cornell Lab of Ornithology, Ithaca, NY, USA.</w:t>
      </w:r>
    </w:p>
    <w:p w14:paraId="1CF44C74" w14:textId="77777777" w:rsidR="0044679B" w:rsidRPr="0044679B" w:rsidRDefault="0044679B" w:rsidP="0044679B">
      <w:pPr>
        <w:pStyle w:val="Bibliography"/>
        <w:rPr>
          <w:rFonts w:ascii="Aptos" w:hAnsi="Aptos"/>
        </w:rPr>
      </w:pPr>
      <w:r w:rsidRPr="0044679B">
        <w:rPr>
          <w:rFonts w:ascii="Aptos" w:hAnsi="Aptos"/>
        </w:rPr>
        <w:t>McAuley, D. G., J. R. Longcore, and G. F. Sepik (1993). Techniques for Research into Woodcocks: Experiences and Recommendations. Proceedings of the eighth American woodcock symposium. U.S. Fish and Wildlife Service, p. 5.</w:t>
      </w:r>
    </w:p>
    <w:p w14:paraId="6325B835" w14:textId="77777777" w:rsidR="0044679B" w:rsidRPr="0044679B" w:rsidRDefault="0044679B" w:rsidP="0044679B">
      <w:pPr>
        <w:pStyle w:val="Bibliography"/>
        <w:rPr>
          <w:rFonts w:ascii="Aptos" w:hAnsi="Aptos"/>
        </w:rPr>
      </w:pPr>
      <w:r w:rsidRPr="0044679B">
        <w:rPr>
          <w:rFonts w:ascii="Aptos" w:hAnsi="Aptos"/>
        </w:rPr>
        <w:t>McElreath, R. (2018). Statistical rethinking: A Bayesian course with examples in R and Stan. Chapman and Hall/CRC.</w:t>
      </w:r>
    </w:p>
    <w:p w14:paraId="3918C0B1" w14:textId="77777777" w:rsidR="0044679B" w:rsidRPr="0044679B" w:rsidRDefault="0044679B" w:rsidP="0044679B">
      <w:pPr>
        <w:pStyle w:val="Bibliography"/>
        <w:rPr>
          <w:rFonts w:ascii="Aptos" w:hAnsi="Aptos"/>
        </w:rPr>
      </w:pPr>
      <w:r w:rsidRPr="0044679B">
        <w:rPr>
          <w:rFonts w:ascii="Aptos" w:hAnsi="Aptos"/>
        </w:rPr>
        <w:t>Mendall, H. L., and C. M. Aldous (1943). The ecology and management of American woodcock. Maine Cooperative Wildlife Research Unit.</w:t>
      </w:r>
    </w:p>
    <w:p w14:paraId="05A50E50" w14:textId="77777777" w:rsidR="0044679B" w:rsidRPr="0044679B" w:rsidRDefault="0044679B" w:rsidP="0044679B">
      <w:pPr>
        <w:pStyle w:val="Bibliography"/>
        <w:rPr>
          <w:rFonts w:ascii="Aptos" w:hAnsi="Aptos"/>
        </w:rPr>
      </w:pPr>
      <w:r w:rsidRPr="0044679B">
        <w:rPr>
          <w:rFonts w:ascii="Aptos" w:hAnsi="Aptos"/>
        </w:rPr>
        <w:t xml:space="preserve">Nichols, K. S., T. Homayoun, J. Eckles, and R. B. Blair (2018). Bird-building collision risk: An assessment of the collision risk of birds with buildings by phylogeny and behavior using two citizen-science datasets. PLOS ONE </w:t>
      </w:r>
      <w:proofErr w:type="gramStart"/>
      <w:r w:rsidRPr="0044679B">
        <w:rPr>
          <w:rFonts w:ascii="Aptos" w:hAnsi="Aptos"/>
        </w:rPr>
        <w:t>13:e</w:t>
      </w:r>
      <w:proofErr w:type="gramEnd"/>
      <w:r w:rsidRPr="0044679B">
        <w:rPr>
          <w:rFonts w:ascii="Aptos" w:hAnsi="Aptos"/>
        </w:rPr>
        <w:t>0201558.</w:t>
      </w:r>
    </w:p>
    <w:p w14:paraId="2822B588" w14:textId="77777777" w:rsidR="0044679B" w:rsidRPr="0044679B" w:rsidRDefault="0044679B" w:rsidP="0044679B">
      <w:pPr>
        <w:pStyle w:val="Bibliography"/>
        <w:rPr>
          <w:rFonts w:ascii="Aptos" w:hAnsi="Aptos"/>
        </w:rPr>
      </w:pPr>
      <w:proofErr w:type="spellStart"/>
      <w:r w:rsidRPr="0044679B">
        <w:rPr>
          <w:rFonts w:ascii="Aptos" w:hAnsi="Aptos"/>
        </w:rPr>
        <w:t>Péron</w:t>
      </w:r>
      <w:proofErr w:type="spellEnd"/>
      <w:r w:rsidRPr="0044679B">
        <w:rPr>
          <w:rFonts w:ascii="Aptos" w:hAnsi="Aptos"/>
        </w:rPr>
        <w:t xml:space="preserve">, G., J. M. Calabrese, O. Duriez, C. H. Fleming, R. García-Jiménez, A. Johnston, S. A. </w:t>
      </w:r>
      <w:proofErr w:type="spellStart"/>
      <w:r w:rsidRPr="0044679B">
        <w:rPr>
          <w:rFonts w:ascii="Aptos" w:hAnsi="Aptos"/>
        </w:rPr>
        <w:t>Lambertucci</w:t>
      </w:r>
      <w:proofErr w:type="spellEnd"/>
      <w:r w:rsidRPr="0044679B">
        <w:rPr>
          <w:rFonts w:ascii="Aptos" w:hAnsi="Aptos"/>
        </w:rPr>
        <w:t>, K. Safi, and E. L. C. Shepard (2020). The challenges of estimating the distribution of flight heights from telemetry or altimetry data. Animal Biotelemetry 8:5.</w:t>
      </w:r>
    </w:p>
    <w:p w14:paraId="569AEB29" w14:textId="77777777" w:rsidR="0044679B" w:rsidRPr="0044679B" w:rsidRDefault="0044679B" w:rsidP="0044679B">
      <w:pPr>
        <w:pStyle w:val="Bibliography"/>
        <w:rPr>
          <w:rFonts w:ascii="Aptos" w:hAnsi="Aptos"/>
        </w:rPr>
      </w:pPr>
      <w:r w:rsidRPr="0044679B">
        <w:rPr>
          <w:rFonts w:ascii="Aptos" w:hAnsi="Aptos"/>
        </w:rPr>
        <w:t>Plummer, M. (2003). JAGS: A program for analysis of Bayesian graphical models using Gibbs sampling. Proceedings of the 3rd international workshop on distributed statistical computing. Vienna, Austria, pp. 1–10.</w:t>
      </w:r>
    </w:p>
    <w:p w14:paraId="103C6C0C" w14:textId="77777777" w:rsidR="0044679B" w:rsidRPr="0044679B" w:rsidRDefault="0044679B" w:rsidP="0044679B">
      <w:pPr>
        <w:pStyle w:val="Bibliography"/>
        <w:rPr>
          <w:rFonts w:ascii="Aptos" w:hAnsi="Aptos"/>
        </w:rPr>
      </w:pPr>
      <w:proofErr w:type="spellStart"/>
      <w:r w:rsidRPr="0044679B">
        <w:rPr>
          <w:rFonts w:ascii="Aptos" w:hAnsi="Aptos"/>
        </w:rPr>
        <w:t>Poessel</w:t>
      </w:r>
      <w:proofErr w:type="spellEnd"/>
      <w:r w:rsidRPr="0044679B">
        <w:rPr>
          <w:rFonts w:ascii="Aptos" w:hAnsi="Aptos"/>
        </w:rPr>
        <w:t>, S. A., A. E. Duerr, J. C. Hall, M. A. Braham, and T. E. Katzner (2018). Improving estimation of flight altitude in wildlife telemetry studies. Journal of Applied Ecology 55:2064–2070.</w:t>
      </w:r>
    </w:p>
    <w:p w14:paraId="7909CE44" w14:textId="77777777" w:rsidR="0044679B" w:rsidRPr="0044679B" w:rsidRDefault="0044679B" w:rsidP="0044679B">
      <w:pPr>
        <w:pStyle w:val="Bibliography"/>
        <w:rPr>
          <w:rFonts w:ascii="Aptos" w:hAnsi="Aptos"/>
        </w:rPr>
      </w:pPr>
      <w:r w:rsidRPr="0044679B">
        <w:rPr>
          <w:rFonts w:ascii="Aptos" w:hAnsi="Aptos"/>
        </w:rPr>
        <w:t>Poole, E. L. (1938). Weights and Wing Areas in North American Birds. The Auk 55:511–517.</w:t>
      </w:r>
    </w:p>
    <w:p w14:paraId="083AF29B" w14:textId="77777777" w:rsidR="0044679B" w:rsidRPr="0044679B" w:rsidRDefault="0044679B" w:rsidP="0044679B">
      <w:pPr>
        <w:pStyle w:val="Bibliography"/>
        <w:rPr>
          <w:rFonts w:ascii="Aptos" w:hAnsi="Aptos"/>
        </w:rPr>
      </w:pPr>
      <w:r w:rsidRPr="0044679B">
        <w:rPr>
          <w:rFonts w:ascii="Aptos" w:hAnsi="Aptos"/>
        </w:rPr>
        <w:t xml:space="preserve">Rogers, R. M., J. J. </w:t>
      </w:r>
      <w:proofErr w:type="spellStart"/>
      <w:r w:rsidRPr="0044679B">
        <w:rPr>
          <w:rFonts w:ascii="Aptos" w:hAnsi="Aptos"/>
        </w:rPr>
        <w:t>Buler</w:t>
      </w:r>
      <w:proofErr w:type="spellEnd"/>
      <w:r w:rsidRPr="0044679B">
        <w:rPr>
          <w:rFonts w:ascii="Aptos" w:hAnsi="Aptos"/>
        </w:rPr>
        <w:t>, C. E. Wainwright, and H. A. Campbell (2020). Opportunities and challenges in using weather radar for detecting and monitoring flying animals in the Southern Hemisphere. Austral Ecology 45:127–136.</w:t>
      </w:r>
    </w:p>
    <w:p w14:paraId="5879C700" w14:textId="77777777" w:rsidR="0044679B" w:rsidRPr="0044679B" w:rsidRDefault="0044679B" w:rsidP="0044679B">
      <w:pPr>
        <w:pStyle w:val="Bibliography"/>
        <w:rPr>
          <w:rFonts w:ascii="Aptos" w:hAnsi="Aptos"/>
        </w:rPr>
      </w:pPr>
      <w:r w:rsidRPr="0044679B">
        <w:rPr>
          <w:rFonts w:ascii="Aptos" w:hAnsi="Aptos"/>
        </w:rPr>
        <w:t>Ruscio, J. (2008). A probability-based measure of effect size: robustness to base rates and other factors. Psychological methods 13:19.</w:t>
      </w:r>
    </w:p>
    <w:p w14:paraId="52D428A9" w14:textId="77777777" w:rsidR="0044679B" w:rsidRPr="0044679B" w:rsidRDefault="0044679B" w:rsidP="0044679B">
      <w:pPr>
        <w:pStyle w:val="Bibliography"/>
        <w:rPr>
          <w:rFonts w:ascii="Aptos" w:hAnsi="Aptos"/>
        </w:rPr>
      </w:pPr>
      <w:r w:rsidRPr="0044679B">
        <w:rPr>
          <w:rFonts w:ascii="Aptos" w:hAnsi="Aptos"/>
        </w:rPr>
        <w:t xml:space="preserve">Thaxter, C. B., V. H. Ross-Smith, and A. Cook (2016). How High Do Birds </w:t>
      </w:r>
      <w:proofErr w:type="gramStart"/>
      <w:r w:rsidRPr="0044679B">
        <w:rPr>
          <w:rFonts w:ascii="Aptos" w:hAnsi="Aptos"/>
        </w:rPr>
        <w:t>Fly?:</w:t>
      </w:r>
      <w:proofErr w:type="gramEnd"/>
      <w:r w:rsidRPr="0044679B">
        <w:rPr>
          <w:rFonts w:ascii="Aptos" w:hAnsi="Aptos"/>
        </w:rPr>
        <w:t xml:space="preserve"> A Review of Current Datasets and an Appraisal of Current Methodologies for Collecting Flight Height Data; </w:t>
      </w:r>
      <w:proofErr w:type="spellStart"/>
      <w:r w:rsidRPr="0044679B">
        <w:rPr>
          <w:rFonts w:ascii="Aptos" w:hAnsi="Aptos"/>
        </w:rPr>
        <w:t>Lterature</w:t>
      </w:r>
      <w:proofErr w:type="spellEnd"/>
      <w:r w:rsidRPr="0044679B">
        <w:rPr>
          <w:rFonts w:ascii="Aptos" w:hAnsi="Aptos"/>
        </w:rPr>
        <w:t xml:space="preserve"> Review. British Trust for Ornithology.</w:t>
      </w:r>
    </w:p>
    <w:p w14:paraId="3028B72F" w14:textId="77777777" w:rsidR="0044679B" w:rsidRPr="0044679B" w:rsidRDefault="0044679B" w:rsidP="0044679B">
      <w:pPr>
        <w:pStyle w:val="Bibliography"/>
        <w:rPr>
          <w:rFonts w:ascii="Aptos" w:hAnsi="Aptos"/>
        </w:rPr>
      </w:pPr>
      <w:r w:rsidRPr="0044679B">
        <w:rPr>
          <w:rFonts w:ascii="Aptos" w:hAnsi="Aptos"/>
        </w:rPr>
        <w:t xml:space="preserve">Van Doren, B. M., D. E. Willard, M. Hennen, K. G. Horton, E. F. Stuber, D. Sheldon, A. H. Sivakumar, J. Wang, A. Farnsworth, and B. M. Winger (2021). Drivers of fatal bird collisions in an urban center. Proceedings of the National Academy of Sciences </w:t>
      </w:r>
      <w:proofErr w:type="gramStart"/>
      <w:r w:rsidRPr="0044679B">
        <w:rPr>
          <w:rFonts w:ascii="Aptos" w:hAnsi="Aptos"/>
        </w:rPr>
        <w:t>118:e</w:t>
      </w:r>
      <w:proofErr w:type="gramEnd"/>
      <w:r w:rsidRPr="0044679B">
        <w:rPr>
          <w:rFonts w:ascii="Aptos" w:hAnsi="Aptos"/>
        </w:rPr>
        <w:t>2101666118.</w:t>
      </w:r>
    </w:p>
    <w:p w14:paraId="25084D1C" w14:textId="77777777" w:rsidR="0044679B" w:rsidRPr="0044679B" w:rsidRDefault="0044679B" w:rsidP="0044679B">
      <w:pPr>
        <w:pStyle w:val="Bibliography"/>
        <w:rPr>
          <w:rFonts w:ascii="Aptos" w:hAnsi="Aptos"/>
        </w:rPr>
      </w:pPr>
      <w:r w:rsidRPr="0044679B">
        <w:rPr>
          <w:rFonts w:ascii="Aptos" w:hAnsi="Aptos"/>
        </w:rPr>
        <w:t>White, J. D., K. W. Heist, and M. T. Wells (2020). Great Lakes Avian Radar Technical Report Lake Erie Lakeshore: Macomb and Wayne County, MI, Fall 2018. U.S. Fish and Wildlife Service.</w:t>
      </w:r>
    </w:p>
    <w:p w14:paraId="5A752C85" w14:textId="51A5AC7C" w:rsidR="00C947C6" w:rsidRPr="00C947C6" w:rsidRDefault="0044679B" w:rsidP="00C7151B">
      <w:pPr>
        <w:pStyle w:val="Bibliography"/>
      </w:pPr>
      <w:r w:rsidRPr="0044679B">
        <w:rPr>
          <w:rFonts w:ascii="Aptos" w:hAnsi="Aptos"/>
        </w:rPr>
        <w:t xml:space="preserve">Wiser, R., M. Bolinger, B. Hoen, D. Millstein, J. Rand, G. </w:t>
      </w:r>
      <w:proofErr w:type="spellStart"/>
      <w:r w:rsidRPr="0044679B">
        <w:rPr>
          <w:rFonts w:ascii="Aptos" w:hAnsi="Aptos"/>
        </w:rPr>
        <w:t>Barbose</w:t>
      </w:r>
      <w:proofErr w:type="spellEnd"/>
      <w:r w:rsidRPr="0044679B">
        <w:rPr>
          <w:rFonts w:ascii="Aptos" w:hAnsi="Aptos"/>
        </w:rPr>
        <w:t xml:space="preserve">, N. </w:t>
      </w:r>
      <w:proofErr w:type="spellStart"/>
      <w:r w:rsidRPr="0044679B">
        <w:rPr>
          <w:rFonts w:ascii="Aptos" w:hAnsi="Aptos"/>
        </w:rPr>
        <w:t>Darghouth</w:t>
      </w:r>
      <w:proofErr w:type="spellEnd"/>
      <w:r w:rsidRPr="0044679B">
        <w:rPr>
          <w:rFonts w:ascii="Aptos" w:hAnsi="Aptos"/>
        </w:rPr>
        <w:t>, W. Gorman, S. Jeong, and E. O’Shaughnessy (2023). Land-based wind market report: 2023 edition. Lawrence Berkeley National Laboratory (LBNL), Berkeley, CA</w:t>
      </w:r>
      <w:r w:rsidR="00C7151B">
        <w:rPr>
          <w:rFonts w:ascii="Aptos" w:hAnsi="Aptos"/>
        </w:rPr>
        <w:t>,</w:t>
      </w:r>
      <w:r w:rsidRPr="0044679B">
        <w:rPr>
          <w:rFonts w:ascii="Aptos" w:hAnsi="Aptos"/>
        </w:rPr>
        <w:t xml:space="preserve"> United States.</w:t>
      </w:r>
      <w:r w:rsidR="006A107B">
        <w:fldChar w:fldCharType="end"/>
      </w:r>
    </w:p>
    <w:sectPr w:rsidR="00C947C6" w:rsidRPr="00C947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329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3079"/>
    <w:rsid w:val="00001FB2"/>
    <w:rsid w:val="00005162"/>
    <w:rsid w:val="0000577D"/>
    <w:rsid w:val="00005E45"/>
    <w:rsid w:val="00006399"/>
    <w:rsid w:val="000077DB"/>
    <w:rsid w:val="000103D8"/>
    <w:rsid w:val="00010605"/>
    <w:rsid w:val="00010E87"/>
    <w:rsid w:val="0001288F"/>
    <w:rsid w:val="00013934"/>
    <w:rsid w:val="000165DF"/>
    <w:rsid w:val="00020AE6"/>
    <w:rsid w:val="00020C0B"/>
    <w:rsid w:val="00023E1A"/>
    <w:rsid w:val="00025C20"/>
    <w:rsid w:val="00026BC8"/>
    <w:rsid w:val="00027317"/>
    <w:rsid w:val="000278C4"/>
    <w:rsid w:val="00027A34"/>
    <w:rsid w:val="00030B9A"/>
    <w:rsid w:val="00032CE0"/>
    <w:rsid w:val="00034A23"/>
    <w:rsid w:val="000374DB"/>
    <w:rsid w:val="00040237"/>
    <w:rsid w:val="0004077A"/>
    <w:rsid w:val="00041823"/>
    <w:rsid w:val="00043319"/>
    <w:rsid w:val="000439E3"/>
    <w:rsid w:val="000450A2"/>
    <w:rsid w:val="0004566E"/>
    <w:rsid w:val="00045B93"/>
    <w:rsid w:val="0004679F"/>
    <w:rsid w:val="000477B0"/>
    <w:rsid w:val="00050526"/>
    <w:rsid w:val="000526A4"/>
    <w:rsid w:val="0005335B"/>
    <w:rsid w:val="00054F68"/>
    <w:rsid w:val="00057B9B"/>
    <w:rsid w:val="00057D64"/>
    <w:rsid w:val="0006174B"/>
    <w:rsid w:val="0006305C"/>
    <w:rsid w:val="00070162"/>
    <w:rsid w:val="00071F63"/>
    <w:rsid w:val="00074D54"/>
    <w:rsid w:val="00077095"/>
    <w:rsid w:val="000803A4"/>
    <w:rsid w:val="00081805"/>
    <w:rsid w:val="00084BE3"/>
    <w:rsid w:val="00085D8F"/>
    <w:rsid w:val="00090808"/>
    <w:rsid w:val="0009108C"/>
    <w:rsid w:val="00094012"/>
    <w:rsid w:val="00094C4B"/>
    <w:rsid w:val="000A0371"/>
    <w:rsid w:val="000A0D14"/>
    <w:rsid w:val="000A452A"/>
    <w:rsid w:val="000A4CA4"/>
    <w:rsid w:val="000A52EB"/>
    <w:rsid w:val="000A627F"/>
    <w:rsid w:val="000A655E"/>
    <w:rsid w:val="000A7C90"/>
    <w:rsid w:val="000B018B"/>
    <w:rsid w:val="000B3C94"/>
    <w:rsid w:val="000B6285"/>
    <w:rsid w:val="000B7CD5"/>
    <w:rsid w:val="000C04AA"/>
    <w:rsid w:val="000C2134"/>
    <w:rsid w:val="000C2F5C"/>
    <w:rsid w:val="000C324C"/>
    <w:rsid w:val="000C59CB"/>
    <w:rsid w:val="000C5C27"/>
    <w:rsid w:val="000C6B69"/>
    <w:rsid w:val="000D1A99"/>
    <w:rsid w:val="000D1B31"/>
    <w:rsid w:val="000D401F"/>
    <w:rsid w:val="000D4522"/>
    <w:rsid w:val="000D609A"/>
    <w:rsid w:val="000D60B0"/>
    <w:rsid w:val="000D61AE"/>
    <w:rsid w:val="000D6C0F"/>
    <w:rsid w:val="000D73B3"/>
    <w:rsid w:val="000E439F"/>
    <w:rsid w:val="000E6D0E"/>
    <w:rsid w:val="000E71F1"/>
    <w:rsid w:val="000E7B9A"/>
    <w:rsid w:val="000F0B44"/>
    <w:rsid w:val="000F326E"/>
    <w:rsid w:val="00101061"/>
    <w:rsid w:val="00107059"/>
    <w:rsid w:val="001078DA"/>
    <w:rsid w:val="00114955"/>
    <w:rsid w:val="00114A98"/>
    <w:rsid w:val="00117A9F"/>
    <w:rsid w:val="00122FAA"/>
    <w:rsid w:val="00123A30"/>
    <w:rsid w:val="00124113"/>
    <w:rsid w:val="00125841"/>
    <w:rsid w:val="0012661B"/>
    <w:rsid w:val="00131F0A"/>
    <w:rsid w:val="00132549"/>
    <w:rsid w:val="001357D3"/>
    <w:rsid w:val="00140B83"/>
    <w:rsid w:val="00143425"/>
    <w:rsid w:val="00145C14"/>
    <w:rsid w:val="0014690A"/>
    <w:rsid w:val="001470A9"/>
    <w:rsid w:val="0014735B"/>
    <w:rsid w:val="00150BFF"/>
    <w:rsid w:val="00150D5D"/>
    <w:rsid w:val="00157135"/>
    <w:rsid w:val="0016353E"/>
    <w:rsid w:val="00163C11"/>
    <w:rsid w:val="00164553"/>
    <w:rsid w:val="00166E29"/>
    <w:rsid w:val="00172520"/>
    <w:rsid w:val="001759F9"/>
    <w:rsid w:val="00177594"/>
    <w:rsid w:val="00177B49"/>
    <w:rsid w:val="00181078"/>
    <w:rsid w:val="0018205B"/>
    <w:rsid w:val="00184CF8"/>
    <w:rsid w:val="00184E5D"/>
    <w:rsid w:val="00186988"/>
    <w:rsid w:val="00190959"/>
    <w:rsid w:val="0019205D"/>
    <w:rsid w:val="00192B65"/>
    <w:rsid w:val="00193E02"/>
    <w:rsid w:val="00194AB5"/>
    <w:rsid w:val="001A03BC"/>
    <w:rsid w:val="001A0EC9"/>
    <w:rsid w:val="001A39B8"/>
    <w:rsid w:val="001A4B52"/>
    <w:rsid w:val="001A7E3F"/>
    <w:rsid w:val="001B0CBF"/>
    <w:rsid w:val="001B4169"/>
    <w:rsid w:val="001B4C99"/>
    <w:rsid w:val="001B4E28"/>
    <w:rsid w:val="001B5E9D"/>
    <w:rsid w:val="001C123A"/>
    <w:rsid w:val="001C2114"/>
    <w:rsid w:val="001C2C11"/>
    <w:rsid w:val="001C2E57"/>
    <w:rsid w:val="001C4BA0"/>
    <w:rsid w:val="001C5565"/>
    <w:rsid w:val="001D2377"/>
    <w:rsid w:val="001D27FF"/>
    <w:rsid w:val="001D2E62"/>
    <w:rsid w:val="001D4E66"/>
    <w:rsid w:val="001D5014"/>
    <w:rsid w:val="001D7ABB"/>
    <w:rsid w:val="001E1C1E"/>
    <w:rsid w:val="001E6B77"/>
    <w:rsid w:val="001F0E2B"/>
    <w:rsid w:val="001F270D"/>
    <w:rsid w:val="001F37C0"/>
    <w:rsid w:val="001F416C"/>
    <w:rsid w:val="001F4E5B"/>
    <w:rsid w:val="001F6812"/>
    <w:rsid w:val="001F6E5E"/>
    <w:rsid w:val="0020265D"/>
    <w:rsid w:val="00203EDA"/>
    <w:rsid w:val="002047A3"/>
    <w:rsid w:val="00206E0F"/>
    <w:rsid w:val="002071A1"/>
    <w:rsid w:val="00214F22"/>
    <w:rsid w:val="00216C03"/>
    <w:rsid w:val="00221A06"/>
    <w:rsid w:val="00223258"/>
    <w:rsid w:val="00224299"/>
    <w:rsid w:val="002315DB"/>
    <w:rsid w:val="00234EA1"/>
    <w:rsid w:val="002402DD"/>
    <w:rsid w:val="0024189B"/>
    <w:rsid w:val="00242BAA"/>
    <w:rsid w:val="00243888"/>
    <w:rsid w:val="00244228"/>
    <w:rsid w:val="0024518C"/>
    <w:rsid w:val="00247242"/>
    <w:rsid w:val="002473DF"/>
    <w:rsid w:val="00247D4B"/>
    <w:rsid w:val="00251F60"/>
    <w:rsid w:val="002529E8"/>
    <w:rsid w:val="00252E7D"/>
    <w:rsid w:val="00254066"/>
    <w:rsid w:val="00254111"/>
    <w:rsid w:val="002548DB"/>
    <w:rsid w:val="00254D2F"/>
    <w:rsid w:val="002601A0"/>
    <w:rsid w:val="00262272"/>
    <w:rsid w:val="00264104"/>
    <w:rsid w:val="002654E3"/>
    <w:rsid w:val="00265C19"/>
    <w:rsid w:val="00266082"/>
    <w:rsid w:val="00274EA4"/>
    <w:rsid w:val="00275272"/>
    <w:rsid w:val="00277E8E"/>
    <w:rsid w:val="002829A8"/>
    <w:rsid w:val="00282AF3"/>
    <w:rsid w:val="00283ACB"/>
    <w:rsid w:val="002855D5"/>
    <w:rsid w:val="0029046E"/>
    <w:rsid w:val="0029450C"/>
    <w:rsid w:val="00294F7E"/>
    <w:rsid w:val="00295708"/>
    <w:rsid w:val="002A3287"/>
    <w:rsid w:val="002A44BE"/>
    <w:rsid w:val="002A6F20"/>
    <w:rsid w:val="002B00BC"/>
    <w:rsid w:val="002B1F18"/>
    <w:rsid w:val="002B3961"/>
    <w:rsid w:val="002B5B1D"/>
    <w:rsid w:val="002B623B"/>
    <w:rsid w:val="002C5C74"/>
    <w:rsid w:val="002C5E37"/>
    <w:rsid w:val="002C7222"/>
    <w:rsid w:val="002D1427"/>
    <w:rsid w:val="002D2776"/>
    <w:rsid w:val="002D2FF9"/>
    <w:rsid w:val="002D50A6"/>
    <w:rsid w:val="002D5371"/>
    <w:rsid w:val="002D73FC"/>
    <w:rsid w:val="002E0192"/>
    <w:rsid w:val="002E3CEA"/>
    <w:rsid w:val="002E4336"/>
    <w:rsid w:val="002E46A4"/>
    <w:rsid w:val="002F0FD5"/>
    <w:rsid w:val="002F120D"/>
    <w:rsid w:val="002F34E8"/>
    <w:rsid w:val="002F5AA7"/>
    <w:rsid w:val="00301FBA"/>
    <w:rsid w:val="00305392"/>
    <w:rsid w:val="00306007"/>
    <w:rsid w:val="00306811"/>
    <w:rsid w:val="003070B7"/>
    <w:rsid w:val="003109FB"/>
    <w:rsid w:val="00311094"/>
    <w:rsid w:val="0031144D"/>
    <w:rsid w:val="00313632"/>
    <w:rsid w:val="00314482"/>
    <w:rsid w:val="003228FD"/>
    <w:rsid w:val="00323F39"/>
    <w:rsid w:val="00324DAE"/>
    <w:rsid w:val="00325687"/>
    <w:rsid w:val="00327F32"/>
    <w:rsid w:val="00331CF4"/>
    <w:rsid w:val="003321FE"/>
    <w:rsid w:val="00332D6E"/>
    <w:rsid w:val="00333574"/>
    <w:rsid w:val="00335684"/>
    <w:rsid w:val="00335C2D"/>
    <w:rsid w:val="0033654C"/>
    <w:rsid w:val="00337BE6"/>
    <w:rsid w:val="0034074A"/>
    <w:rsid w:val="00340EF2"/>
    <w:rsid w:val="00342DE8"/>
    <w:rsid w:val="003442E6"/>
    <w:rsid w:val="00344591"/>
    <w:rsid w:val="00350BE0"/>
    <w:rsid w:val="003569F0"/>
    <w:rsid w:val="00356A82"/>
    <w:rsid w:val="00357080"/>
    <w:rsid w:val="00357182"/>
    <w:rsid w:val="0035720C"/>
    <w:rsid w:val="0036037A"/>
    <w:rsid w:val="00360ECD"/>
    <w:rsid w:val="00361258"/>
    <w:rsid w:val="003619D0"/>
    <w:rsid w:val="00363441"/>
    <w:rsid w:val="0036370B"/>
    <w:rsid w:val="00364511"/>
    <w:rsid w:val="00364EB1"/>
    <w:rsid w:val="00364EF6"/>
    <w:rsid w:val="0036505F"/>
    <w:rsid w:val="0036753C"/>
    <w:rsid w:val="00367598"/>
    <w:rsid w:val="00367CB1"/>
    <w:rsid w:val="003733E9"/>
    <w:rsid w:val="003754E8"/>
    <w:rsid w:val="00376A44"/>
    <w:rsid w:val="00380241"/>
    <w:rsid w:val="003838F1"/>
    <w:rsid w:val="00385ECD"/>
    <w:rsid w:val="00386539"/>
    <w:rsid w:val="00386640"/>
    <w:rsid w:val="0038751B"/>
    <w:rsid w:val="0038775B"/>
    <w:rsid w:val="0039295D"/>
    <w:rsid w:val="00397066"/>
    <w:rsid w:val="003A107D"/>
    <w:rsid w:val="003A1506"/>
    <w:rsid w:val="003A2A58"/>
    <w:rsid w:val="003A2A6D"/>
    <w:rsid w:val="003A2DA6"/>
    <w:rsid w:val="003A46FF"/>
    <w:rsid w:val="003A5210"/>
    <w:rsid w:val="003A5DA2"/>
    <w:rsid w:val="003A6426"/>
    <w:rsid w:val="003A7BCE"/>
    <w:rsid w:val="003B4D87"/>
    <w:rsid w:val="003C0FFE"/>
    <w:rsid w:val="003C2E26"/>
    <w:rsid w:val="003C2F22"/>
    <w:rsid w:val="003C65D3"/>
    <w:rsid w:val="003C6BD0"/>
    <w:rsid w:val="003D0D73"/>
    <w:rsid w:val="003D2268"/>
    <w:rsid w:val="003D2EAE"/>
    <w:rsid w:val="003D4137"/>
    <w:rsid w:val="003D4C71"/>
    <w:rsid w:val="003D5785"/>
    <w:rsid w:val="003D6D3F"/>
    <w:rsid w:val="003D7B6C"/>
    <w:rsid w:val="003E02ED"/>
    <w:rsid w:val="003E10F7"/>
    <w:rsid w:val="003E1B10"/>
    <w:rsid w:val="003E272E"/>
    <w:rsid w:val="003E42E4"/>
    <w:rsid w:val="003E4332"/>
    <w:rsid w:val="003E4DF1"/>
    <w:rsid w:val="003E6510"/>
    <w:rsid w:val="003F20AB"/>
    <w:rsid w:val="003F2326"/>
    <w:rsid w:val="003F294C"/>
    <w:rsid w:val="003F2A3F"/>
    <w:rsid w:val="003F6DA2"/>
    <w:rsid w:val="004007BF"/>
    <w:rsid w:val="004054B5"/>
    <w:rsid w:val="0040721D"/>
    <w:rsid w:val="004118ED"/>
    <w:rsid w:val="0041578D"/>
    <w:rsid w:val="00416A7F"/>
    <w:rsid w:val="00421CA5"/>
    <w:rsid w:val="00423EB3"/>
    <w:rsid w:val="00424589"/>
    <w:rsid w:val="004246AD"/>
    <w:rsid w:val="00427416"/>
    <w:rsid w:val="00430001"/>
    <w:rsid w:val="00432EB4"/>
    <w:rsid w:val="004332FD"/>
    <w:rsid w:val="004338D2"/>
    <w:rsid w:val="004339C5"/>
    <w:rsid w:val="00434A7E"/>
    <w:rsid w:val="00434AAD"/>
    <w:rsid w:val="004352EF"/>
    <w:rsid w:val="00436875"/>
    <w:rsid w:val="00437BD3"/>
    <w:rsid w:val="0044038E"/>
    <w:rsid w:val="00444969"/>
    <w:rsid w:val="00444C62"/>
    <w:rsid w:val="00445150"/>
    <w:rsid w:val="0044679B"/>
    <w:rsid w:val="004506A6"/>
    <w:rsid w:val="004523BB"/>
    <w:rsid w:val="00454099"/>
    <w:rsid w:val="004546C4"/>
    <w:rsid w:val="00454D0D"/>
    <w:rsid w:val="004626A7"/>
    <w:rsid w:val="004634E8"/>
    <w:rsid w:val="00463DE7"/>
    <w:rsid w:val="004650D9"/>
    <w:rsid w:val="00470BD4"/>
    <w:rsid w:val="00471DA6"/>
    <w:rsid w:val="00472AED"/>
    <w:rsid w:val="004749B4"/>
    <w:rsid w:val="0047569C"/>
    <w:rsid w:val="00475BDD"/>
    <w:rsid w:val="00475F41"/>
    <w:rsid w:val="004772A2"/>
    <w:rsid w:val="0048042E"/>
    <w:rsid w:val="00483AE2"/>
    <w:rsid w:val="00485E5B"/>
    <w:rsid w:val="00487223"/>
    <w:rsid w:val="004921B9"/>
    <w:rsid w:val="00493277"/>
    <w:rsid w:val="004951E5"/>
    <w:rsid w:val="004A0997"/>
    <w:rsid w:val="004A148A"/>
    <w:rsid w:val="004A340D"/>
    <w:rsid w:val="004A5453"/>
    <w:rsid w:val="004B0022"/>
    <w:rsid w:val="004B03F6"/>
    <w:rsid w:val="004B1FC4"/>
    <w:rsid w:val="004B32E4"/>
    <w:rsid w:val="004B33CE"/>
    <w:rsid w:val="004B5A68"/>
    <w:rsid w:val="004C20C6"/>
    <w:rsid w:val="004C2168"/>
    <w:rsid w:val="004C27BA"/>
    <w:rsid w:val="004C51E7"/>
    <w:rsid w:val="004C61A9"/>
    <w:rsid w:val="004C6A17"/>
    <w:rsid w:val="004D1022"/>
    <w:rsid w:val="004D5A0B"/>
    <w:rsid w:val="004D6D56"/>
    <w:rsid w:val="004E0520"/>
    <w:rsid w:val="004E6196"/>
    <w:rsid w:val="004F425E"/>
    <w:rsid w:val="004F4A36"/>
    <w:rsid w:val="004F7D3C"/>
    <w:rsid w:val="005020CB"/>
    <w:rsid w:val="00504700"/>
    <w:rsid w:val="0051198F"/>
    <w:rsid w:val="0051504D"/>
    <w:rsid w:val="005152E5"/>
    <w:rsid w:val="00520561"/>
    <w:rsid w:val="0052145A"/>
    <w:rsid w:val="00522DA6"/>
    <w:rsid w:val="00523F3F"/>
    <w:rsid w:val="00524F7A"/>
    <w:rsid w:val="00526828"/>
    <w:rsid w:val="00526D58"/>
    <w:rsid w:val="00526F5B"/>
    <w:rsid w:val="0053186A"/>
    <w:rsid w:val="005319BF"/>
    <w:rsid w:val="00534AF9"/>
    <w:rsid w:val="005362B3"/>
    <w:rsid w:val="005369A6"/>
    <w:rsid w:val="005371FB"/>
    <w:rsid w:val="00537F9B"/>
    <w:rsid w:val="0054066C"/>
    <w:rsid w:val="00540B79"/>
    <w:rsid w:val="005419E1"/>
    <w:rsid w:val="00542ACF"/>
    <w:rsid w:val="00542E39"/>
    <w:rsid w:val="005432BC"/>
    <w:rsid w:val="00543D87"/>
    <w:rsid w:val="005451AE"/>
    <w:rsid w:val="00546672"/>
    <w:rsid w:val="00547E02"/>
    <w:rsid w:val="00550A6D"/>
    <w:rsid w:val="005512B8"/>
    <w:rsid w:val="005531E8"/>
    <w:rsid w:val="00556EAE"/>
    <w:rsid w:val="00560C10"/>
    <w:rsid w:val="00561480"/>
    <w:rsid w:val="00562A78"/>
    <w:rsid w:val="00563240"/>
    <w:rsid w:val="00570F51"/>
    <w:rsid w:val="005711A0"/>
    <w:rsid w:val="005740E1"/>
    <w:rsid w:val="005742F0"/>
    <w:rsid w:val="00577558"/>
    <w:rsid w:val="00580558"/>
    <w:rsid w:val="005811CD"/>
    <w:rsid w:val="00582670"/>
    <w:rsid w:val="00582E3D"/>
    <w:rsid w:val="00583C9F"/>
    <w:rsid w:val="00590208"/>
    <w:rsid w:val="0059321C"/>
    <w:rsid w:val="00593E6E"/>
    <w:rsid w:val="00594946"/>
    <w:rsid w:val="00594F98"/>
    <w:rsid w:val="00597B09"/>
    <w:rsid w:val="005A0F48"/>
    <w:rsid w:val="005A2BD5"/>
    <w:rsid w:val="005B0133"/>
    <w:rsid w:val="005B0902"/>
    <w:rsid w:val="005B17AF"/>
    <w:rsid w:val="005B49D7"/>
    <w:rsid w:val="005B6A27"/>
    <w:rsid w:val="005C07B7"/>
    <w:rsid w:val="005C505F"/>
    <w:rsid w:val="005C5785"/>
    <w:rsid w:val="005C5E81"/>
    <w:rsid w:val="005C605F"/>
    <w:rsid w:val="005C6527"/>
    <w:rsid w:val="005C7BCA"/>
    <w:rsid w:val="005D19A1"/>
    <w:rsid w:val="005D1A58"/>
    <w:rsid w:val="005D28EB"/>
    <w:rsid w:val="005D3073"/>
    <w:rsid w:val="005E00B7"/>
    <w:rsid w:val="005E0561"/>
    <w:rsid w:val="005E0E66"/>
    <w:rsid w:val="005E2238"/>
    <w:rsid w:val="00602B22"/>
    <w:rsid w:val="00603793"/>
    <w:rsid w:val="0060672F"/>
    <w:rsid w:val="00610232"/>
    <w:rsid w:val="00612F17"/>
    <w:rsid w:val="00615FC5"/>
    <w:rsid w:val="00627002"/>
    <w:rsid w:val="00627907"/>
    <w:rsid w:val="00632D86"/>
    <w:rsid w:val="00633B37"/>
    <w:rsid w:val="00634A30"/>
    <w:rsid w:val="0063744F"/>
    <w:rsid w:val="00640D31"/>
    <w:rsid w:val="00642C9F"/>
    <w:rsid w:val="006434FA"/>
    <w:rsid w:val="00647B29"/>
    <w:rsid w:val="0065259B"/>
    <w:rsid w:val="00653E00"/>
    <w:rsid w:val="00654F08"/>
    <w:rsid w:val="0065641D"/>
    <w:rsid w:val="00660159"/>
    <w:rsid w:val="006619B4"/>
    <w:rsid w:val="006636E7"/>
    <w:rsid w:val="00663C78"/>
    <w:rsid w:val="00664E7C"/>
    <w:rsid w:val="00665310"/>
    <w:rsid w:val="00665390"/>
    <w:rsid w:val="0066739E"/>
    <w:rsid w:val="0067153E"/>
    <w:rsid w:val="00671ECB"/>
    <w:rsid w:val="00671F3B"/>
    <w:rsid w:val="006726F1"/>
    <w:rsid w:val="00672E84"/>
    <w:rsid w:val="00672F74"/>
    <w:rsid w:val="0067491B"/>
    <w:rsid w:val="00676994"/>
    <w:rsid w:val="0068110C"/>
    <w:rsid w:val="00681DB5"/>
    <w:rsid w:val="006846EC"/>
    <w:rsid w:val="00685A3F"/>
    <w:rsid w:val="00690A7F"/>
    <w:rsid w:val="006916EE"/>
    <w:rsid w:val="006927AD"/>
    <w:rsid w:val="00693DAC"/>
    <w:rsid w:val="00695328"/>
    <w:rsid w:val="0069747B"/>
    <w:rsid w:val="006A107B"/>
    <w:rsid w:val="006A22A9"/>
    <w:rsid w:val="006A3CA7"/>
    <w:rsid w:val="006A4F2B"/>
    <w:rsid w:val="006A565B"/>
    <w:rsid w:val="006A69C6"/>
    <w:rsid w:val="006A746B"/>
    <w:rsid w:val="006B0E38"/>
    <w:rsid w:val="006B2457"/>
    <w:rsid w:val="006B2C9E"/>
    <w:rsid w:val="006B3853"/>
    <w:rsid w:val="006B503F"/>
    <w:rsid w:val="006B622C"/>
    <w:rsid w:val="006C00B7"/>
    <w:rsid w:val="006C0352"/>
    <w:rsid w:val="006C1560"/>
    <w:rsid w:val="006C1FB2"/>
    <w:rsid w:val="006C4605"/>
    <w:rsid w:val="006C4AE3"/>
    <w:rsid w:val="006C662F"/>
    <w:rsid w:val="006C7B83"/>
    <w:rsid w:val="006D3336"/>
    <w:rsid w:val="006D52BA"/>
    <w:rsid w:val="006D66F1"/>
    <w:rsid w:val="006D6F7C"/>
    <w:rsid w:val="006E0B42"/>
    <w:rsid w:val="006E3805"/>
    <w:rsid w:val="006E4317"/>
    <w:rsid w:val="006E4601"/>
    <w:rsid w:val="006E638E"/>
    <w:rsid w:val="006E6D75"/>
    <w:rsid w:val="006F033E"/>
    <w:rsid w:val="006F0BE9"/>
    <w:rsid w:val="006F37AC"/>
    <w:rsid w:val="006F4123"/>
    <w:rsid w:val="006F4315"/>
    <w:rsid w:val="006F75D1"/>
    <w:rsid w:val="006F7F03"/>
    <w:rsid w:val="007009AC"/>
    <w:rsid w:val="00704557"/>
    <w:rsid w:val="00710598"/>
    <w:rsid w:val="00710937"/>
    <w:rsid w:val="00710B20"/>
    <w:rsid w:val="007117B0"/>
    <w:rsid w:val="0071292F"/>
    <w:rsid w:val="0071486F"/>
    <w:rsid w:val="00714E62"/>
    <w:rsid w:val="00715E7E"/>
    <w:rsid w:val="00721094"/>
    <w:rsid w:val="00723586"/>
    <w:rsid w:val="00724534"/>
    <w:rsid w:val="00727CBA"/>
    <w:rsid w:val="00730323"/>
    <w:rsid w:val="0073114E"/>
    <w:rsid w:val="00731446"/>
    <w:rsid w:val="00732038"/>
    <w:rsid w:val="0074002D"/>
    <w:rsid w:val="00742A8D"/>
    <w:rsid w:val="00744028"/>
    <w:rsid w:val="00744819"/>
    <w:rsid w:val="0074500A"/>
    <w:rsid w:val="00746262"/>
    <w:rsid w:val="007475B0"/>
    <w:rsid w:val="00750EEB"/>
    <w:rsid w:val="007538E8"/>
    <w:rsid w:val="00754291"/>
    <w:rsid w:val="007547C9"/>
    <w:rsid w:val="00754CE3"/>
    <w:rsid w:val="007568D5"/>
    <w:rsid w:val="007616A6"/>
    <w:rsid w:val="007619C7"/>
    <w:rsid w:val="00761B49"/>
    <w:rsid w:val="007626ED"/>
    <w:rsid w:val="00762792"/>
    <w:rsid w:val="00762C47"/>
    <w:rsid w:val="0076625B"/>
    <w:rsid w:val="0076742D"/>
    <w:rsid w:val="00770F41"/>
    <w:rsid w:val="00772954"/>
    <w:rsid w:val="00774031"/>
    <w:rsid w:val="00782514"/>
    <w:rsid w:val="007835E0"/>
    <w:rsid w:val="0078398C"/>
    <w:rsid w:val="00792630"/>
    <w:rsid w:val="00793210"/>
    <w:rsid w:val="007933F4"/>
    <w:rsid w:val="00793519"/>
    <w:rsid w:val="007965BE"/>
    <w:rsid w:val="007A068A"/>
    <w:rsid w:val="007A13A2"/>
    <w:rsid w:val="007A393C"/>
    <w:rsid w:val="007A3C0E"/>
    <w:rsid w:val="007A48B8"/>
    <w:rsid w:val="007A59CD"/>
    <w:rsid w:val="007A67ED"/>
    <w:rsid w:val="007A7AC3"/>
    <w:rsid w:val="007B0925"/>
    <w:rsid w:val="007B1B30"/>
    <w:rsid w:val="007B2585"/>
    <w:rsid w:val="007B2DA9"/>
    <w:rsid w:val="007B4DE8"/>
    <w:rsid w:val="007B4EE0"/>
    <w:rsid w:val="007B5626"/>
    <w:rsid w:val="007B7E95"/>
    <w:rsid w:val="007C5131"/>
    <w:rsid w:val="007C6581"/>
    <w:rsid w:val="007D041D"/>
    <w:rsid w:val="007D1AC5"/>
    <w:rsid w:val="007E1F10"/>
    <w:rsid w:val="007E24BF"/>
    <w:rsid w:val="007E2B61"/>
    <w:rsid w:val="007E4E8F"/>
    <w:rsid w:val="007E6B87"/>
    <w:rsid w:val="007E762A"/>
    <w:rsid w:val="007E7770"/>
    <w:rsid w:val="007E792B"/>
    <w:rsid w:val="007F0C49"/>
    <w:rsid w:val="007F108C"/>
    <w:rsid w:val="007F11EE"/>
    <w:rsid w:val="007F1BCC"/>
    <w:rsid w:val="007F1FE7"/>
    <w:rsid w:val="007F42AC"/>
    <w:rsid w:val="007F4C01"/>
    <w:rsid w:val="007F6A3D"/>
    <w:rsid w:val="007F7010"/>
    <w:rsid w:val="007F7334"/>
    <w:rsid w:val="007F75F7"/>
    <w:rsid w:val="008020DD"/>
    <w:rsid w:val="0080240B"/>
    <w:rsid w:val="008032BF"/>
    <w:rsid w:val="00805210"/>
    <w:rsid w:val="008070DF"/>
    <w:rsid w:val="00807F59"/>
    <w:rsid w:val="008108BB"/>
    <w:rsid w:val="008117C8"/>
    <w:rsid w:val="00816FCF"/>
    <w:rsid w:val="008219B3"/>
    <w:rsid w:val="00822FA2"/>
    <w:rsid w:val="00830B25"/>
    <w:rsid w:val="00831A8C"/>
    <w:rsid w:val="00833DEA"/>
    <w:rsid w:val="00835905"/>
    <w:rsid w:val="0083649A"/>
    <w:rsid w:val="0084187A"/>
    <w:rsid w:val="00844F4F"/>
    <w:rsid w:val="008463F1"/>
    <w:rsid w:val="008514B2"/>
    <w:rsid w:val="00852C80"/>
    <w:rsid w:val="00852E29"/>
    <w:rsid w:val="00854AE9"/>
    <w:rsid w:val="0085598A"/>
    <w:rsid w:val="0085654E"/>
    <w:rsid w:val="00856935"/>
    <w:rsid w:val="00860C39"/>
    <w:rsid w:val="00860CB9"/>
    <w:rsid w:val="00861D31"/>
    <w:rsid w:val="00865AE1"/>
    <w:rsid w:val="00865B66"/>
    <w:rsid w:val="00874E4D"/>
    <w:rsid w:val="0087594F"/>
    <w:rsid w:val="00876438"/>
    <w:rsid w:val="0087784B"/>
    <w:rsid w:val="008802D9"/>
    <w:rsid w:val="00881152"/>
    <w:rsid w:val="00881BB6"/>
    <w:rsid w:val="00881EE0"/>
    <w:rsid w:val="00882B4E"/>
    <w:rsid w:val="00882EE4"/>
    <w:rsid w:val="008838E2"/>
    <w:rsid w:val="00883D31"/>
    <w:rsid w:val="00885DA7"/>
    <w:rsid w:val="0088630E"/>
    <w:rsid w:val="008927C3"/>
    <w:rsid w:val="00893151"/>
    <w:rsid w:val="00893E67"/>
    <w:rsid w:val="00895932"/>
    <w:rsid w:val="00895EA0"/>
    <w:rsid w:val="00897194"/>
    <w:rsid w:val="00897B90"/>
    <w:rsid w:val="008A3E1D"/>
    <w:rsid w:val="008A7A28"/>
    <w:rsid w:val="008B0A47"/>
    <w:rsid w:val="008B2228"/>
    <w:rsid w:val="008B2253"/>
    <w:rsid w:val="008B7DF8"/>
    <w:rsid w:val="008C01B7"/>
    <w:rsid w:val="008C2B94"/>
    <w:rsid w:val="008C5C4F"/>
    <w:rsid w:val="008D03C8"/>
    <w:rsid w:val="008D0578"/>
    <w:rsid w:val="008D1052"/>
    <w:rsid w:val="008D2A76"/>
    <w:rsid w:val="008D2D68"/>
    <w:rsid w:val="008D3E3D"/>
    <w:rsid w:val="008D3FB3"/>
    <w:rsid w:val="008D531C"/>
    <w:rsid w:val="008D6314"/>
    <w:rsid w:val="008D7414"/>
    <w:rsid w:val="008E1122"/>
    <w:rsid w:val="008E1707"/>
    <w:rsid w:val="008E1C8F"/>
    <w:rsid w:val="008E2635"/>
    <w:rsid w:val="008E37F7"/>
    <w:rsid w:val="008E396C"/>
    <w:rsid w:val="008E42C0"/>
    <w:rsid w:val="008E511A"/>
    <w:rsid w:val="008E58F2"/>
    <w:rsid w:val="008E5DE9"/>
    <w:rsid w:val="008E6945"/>
    <w:rsid w:val="008E723E"/>
    <w:rsid w:val="008F0E15"/>
    <w:rsid w:val="008F241B"/>
    <w:rsid w:val="008F2FA7"/>
    <w:rsid w:val="008F51C4"/>
    <w:rsid w:val="008F5D82"/>
    <w:rsid w:val="008F7579"/>
    <w:rsid w:val="0090008F"/>
    <w:rsid w:val="009004A3"/>
    <w:rsid w:val="00901686"/>
    <w:rsid w:val="0090352F"/>
    <w:rsid w:val="00907DCF"/>
    <w:rsid w:val="00910238"/>
    <w:rsid w:val="009125DC"/>
    <w:rsid w:val="00912C37"/>
    <w:rsid w:val="00912EBB"/>
    <w:rsid w:val="009179E2"/>
    <w:rsid w:val="00930B90"/>
    <w:rsid w:val="00931948"/>
    <w:rsid w:val="00933441"/>
    <w:rsid w:val="00934E8B"/>
    <w:rsid w:val="0093533D"/>
    <w:rsid w:val="00940006"/>
    <w:rsid w:val="009400AE"/>
    <w:rsid w:val="00944DA7"/>
    <w:rsid w:val="0094724A"/>
    <w:rsid w:val="00950CC9"/>
    <w:rsid w:val="00950E0F"/>
    <w:rsid w:val="00952092"/>
    <w:rsid w:val="009522C4"/>
    <w:rsid w:val="009528AE"/>
    <w:rsid w:val="00954630"/>
    <w:rsid w:val="00954638"/>
    <w:rsid w:val="00957BE2"/>
    <w:rsid w:val="00966430"/>
    <w:rsid w:val="00967820"/>
    <w:rsid w:val="00967A38"/>
    <w:rsid w:val="00973413"/>
    <w:rsid w:val="0097344C"/>
    <w:rsid w:val="00973869"/>
    <w:rsid w:val="009746FB"/>
    <w:rsid w:val="00976AF4"/>
    <w:rsid w:val="0098390D"/>
    <w:rsid w:val="00983CDA"/>
    <w:rsid w:val="0099054E"/>
    <w:rsid w:val="00991B38"/>
    <w:rsid w:val="0099295A"/>
    <w:rsid w:val="0099358E"/>
    <w:rsid w:val="00993822"/>
    <w:rsid w:val="00993A5D"/>
    <w:rsid w:val="00994C69"/>
    <w:rsid w:val="0099563C"/>
    <w:rsid w:val="00996018"/>
    <w:rsid w:val="0099738E"/>
    <w:rsid w:val="009A0710"/>
    <w:rsid w:val="009A1977"/>
    <w:rsid w:val="009A294F"/>
    <w:rsid w:val="009A3185"/>
    <w:rsid w:val="009B0FB7"/>
    <w:rsid w:val="009B1DE7"/>
    <w:rsid w:val="009B4141"/>
    <w:rsid w:val="009B5CBF"/>
    <w:rsid w:val="009B7BB6"/>
    <w:rsid w:val="009C1A2E"/>
    <w:rsid w:val="009C3182"/>
    <w:rsid w:val="009C4DE4"/>
    <w:rsid w:val="009D0609"/>
    <w:rsid w:val="009D13BB"/>
    <w:rsid w:val="009D3AA4"/>
    <w:rsid w:val="009D3E3A"/>
    <w:rsid w:val="009D65EF"/>
    <w:rsid w:val="009D6B28"/>
    <w:rsid w:val="009D7FE7"/>
    <w:rsid w:val="009E1379"/>
    <w:rsid w:val="009E32D7"/>
    <w:rsid w:val="009E4DA3"/>
    <w:rsid w:val="009E60B2"/>
    <w:rsid w:val="009E6A03"/>
    <w:rsid w:val="009E7F47"/>
    <w:rsid w:val="009F4BFA"/>
    <w:rsid w:val="00A01013"/>
    <w:rsid w:val="00A02B41"/>
    <w:rsid w:val="00A02E3B"/>
    <w:rsid w:val="00A0390E"/>
    <w:rsid w:val="00A046F4"/>
    <w:rsid w:val="00A04705"/>
    <w:rsid w:val="00A05ACE"/>
    <w:rsid w:val="00A069D1"/>
    <w:rsid w:val="00A10579"/>
    <w:rsid w:val="00A11BB7"/>
    <w:rsid w:val="00A14C2B"/>
    <w:rsid w:val="00A16349"/>
    <w:rsid w:val="00A16392"/>
    <w:rsid w:val="00A174E4"/>
    <w:rsid w:val="00A17640"/>
    <w:rsid w:val="00A21936"/>
    <w:rsid w:val="00A21A83"/>
    <w:rsid w:val="00A22B93"/>
    <w:rsid w:val="00A2301E"/>
    <w:rsid w:val="00A2692B"/>
    <w:rsid w:val="00A26C3E"/>
    <w:rsid w:val="00A27819"/>
    <w:rsid w:val="00A30578"/>
    <w:rsid w:val="00A30B2A"/>
    <w:rsid w:val="00A33342"/>
    <w:rsid w:val="00A34FE7"/>
    <w:rsid w:val="00A35B33"/>
    <w:rsid w:val="00A36647"/>
    <w:rsid w:val="00A36BE1"/>
    <w:rsid w:val="00A37FD2"/>
    <w:rsid w:val="00A41905"/>
    <w:rsid w:val="00A43331"/>
    <w:rsid w:val="00A45A2E"/>
    <w:rsid w:val="00A50437"/>
    <w:rsid w:val="00A5067A"/>
    <w:rsid w:val="00A51234"/>
    <w:rsid w:val="00A5251B"/>
    <w:rsid w:val="00A53F71"/>
    <w:rsid w:val="00A547A9"/>
    <w:rsid w:val="00A61951"/>
    <w:rsid w:val="00A61DC7"/>
    <w:rsid w:val="00A620C1"/>
    <w:rsid w:val="00A6264B"/>
    <w:rsid w:val="00A6789F"/>
    <w:rsid w:val="00A71473"/>
    <w:rsid w:val="00A729EA"/>
    <w:rsid w:val="00A7340F"/>
    <w:rsid w:val="00A73E6C"/>
    <w:rsid w:val="00A75528"/>
    <w:rsid w:val="00A806D8"/>
    <w:rsid w:val="00A809F8"/>
    <w:rsid w:val="00A81BA0"/>
    <w:rsid w:val="00A8237F"/>
    <w:rsid w:val="00A8309F"/>
    <w:rsid w:val="00A85F73"/>
    <w:rsid w:val="00A9200F"/>
    <w:rsid w:val="00A92433"/>
    <w:rsid w:val="00A93E88"/>
    <w:rsid w:val="00A96A9E"/>
    <w:rsid w:val="00A96C0D"/>
    <w:rsid w:val="00A96E28"/>
    <w:rsid w:val="00AA1787"/>
    <w:rsid w:val="00AA6534"/>
    <w:rsid w:val="00AA700A"/>
    <w:rsid w:val="00AA74BD"/>
    <w:rsid w:val="00AB0FF6"/>
    <w:rsid w:val="00AB1F06"/>
    <w:rsid w:val="00AB1FD9"/>
    <w:rsid w:val="00AB209F"/>
    <w:rsid w:val="00AB6385"/>
    <w:rsid w:val="00AC1B4F"/>
    <w:rsid w:val="00AC2AEA"/>
    <w:rsid w:val="00AC2E9F"/>
    <w:rsid w:val="00AC54AE"/>
    <w:rsid w:val="00AC77AC"/>
    <w:rsid w:val="00AC7C24"/>
    <w:rsid w:val="00AD1A11"/>
    <w:rsid w:val="00AD4913"/>
    <w:rsid w:val="00AD5F14"/>
    <w:rsid w:val="00AD67F8"/>
    <w:rsid w:val="00AE1914"/>
    <w:rsid w:val="00AE1BDF"/>
    <w:rsid w:val="00AE6D8E"/>
    <w:rsid w:val="00AF1AF4"/>
    <w:rsid w:val="00B04C2A"/>
    <w:rsid w:val="00B100F3"/>
    <w:rsid w:val="00B16C91"/>
    <w:rsid w:val="00B175E3"/>
    <w:rsid w:val="00B24AB1"/>
    <w:rsid w:val="00B253D5"/>
    <w:rsid w:val="00B256DE"/>
    <w:rsid w:val="00B25DCE"/>
    <w:rsid w:val="00B26320"/>
    <w:rsid w:val="00B263B8"/>
    <w:rsid w:val="00B26569"/>
    <w:rsid w:val="00B27492"/>
    <w:rsid w:val="00B32706"/>
    <w:rsid w:val="00B33A01"/>
    <w:rsid w:val="00B3560A"/>
    <w:rsid w:val="00B3593D"/>
    <w:rsid w:val="00B36C0D"/>
    <w:rsid w:val="00B40250"/>
    <w:rsid w:val="00B4094C"/>
    <w:rsid w:val="00B413BB"/>
    <w:rsid w:val="00B441A6"/>
    <w:rsid w:val="00B44242"/>
    <w:rsid w:val="00B4587B"/>
    <w:rsid w:val="00B534C8"/>
    <w:rsid w:val="00B54957"/>
    <w:rsid w:val="00B56572"/>
    <w:rsid w:val="00B5787D"/>
    <w:rsid w:val="00B638A6"/>
    <w:rsid w:val="00B67666"/>
    <w:rsid w:val="00B70348"/>
    <w:rsid w:val="00B72ABF"/>
    <w:rsid w:val="00B73079"/>
    <w:rsid w:val="00B73261"/>
    <w:rsid w:val="00B74B98"/>
    <w:rsid w:val="00B75F8E"/>
    <w:rsid w:val="00B77FFE"/>
    <w:rsid w:val="00B83ECD"/>
    <w:rsid w:val="00B84D0A"/>
    <w:rsid w:val="00B855F6"/>
    <w:rsid w:val="00B91509"/>
    <w:rsid w:val="00B91C6A"/>
    <w:rsid w:val="00B949A5"/>
    <w:rsid w:val="00B967EE"/>
    <w:rsid w:val="00BA1B34"/>
    <w:rsid w:val="00BA2D50"/>
    <w:rsid w:val="00BA52D1"/>
    <w:rsid w:val="00BB19E1"/>
    <w:rsid w:val="00BB252F"/>
    <w:rsid w:val="00BB4C74"/>
    <w:rsid w:val="00BB53DA"/>
    <w:rsid w:val="00BC315C"/>
    <w:rsid w:val="00BC43FC"/>
    <w:rsid w:val="00BC5B9A"/>
    <w:rsid w:val="00BC5E94"/>
    <w:rsid w:val="00BC71F5"/>
    <w:rsid w:val="00BC7FFE"/>
    <w:rsid w:val="00BD0A0C"/>
    <w:rsid w:val="00BD1F04"/>
    <w:rsid w:val="00BD2953"/>
    <w:rsid w:val="00BD2A78"/>
    <w:rsid w:val="00BD3B28"/>
    <w:rsid w:val="00BE04ED"/>
    <w:rsid w:val="00BE0978"/>
    <w:rsid w:val="00BE213D"/>
    <w:rsid w:val="00BE7525"/>
    <w:rsid w:val="00BE7E05"/>
    <w:rsid w:val="00BE7E13"/>
    <w:rsid w:val="00BF1AE3"/>
    <w:rsid w:val="00BF25C3"/>
    <w:rsid w:val="00BF261A"/>
    <w:rsid w:val="00BF4096"/>
    <w:rsid w:val="00BF45B2"/>
    <w:rsid w:val="00BF6695"/>
    <w:rsid w:val="00BF6757"/>
    <w:rsid w:val="00BF7532"/>
    <w:rsid w:val="00BF7C52"/>
    <w:rsid w:val="00BF7DE0"/>
    <w:rsid w:val="00C010B8"/>
    <w:rsid w:val="00C02315"/>
    <w:rsid w:val="00C0239F"/>
    <w:rsid w:val="00C02839"/>
    <w:rsid w:val="00C02FAA"/>
    <w:rsid w:val="00C0582C"/>
    <w:rsid w:val="00C06ACA"/>
    <w:rsid w:val="00C06EAD"/>
    <w:rsid w:val="00C076CD"/>
    <w:rsid w:val="00C11067"/>
    <w:rsid w:val="00C13337"/>
    <w:rsid w:val="00C147D6"/>
    <w:rsid w:val="00C14C81"/>
    <w:rsid w:val="00C1549E"/>
    <w:rsid w:val="00C23FDA"/>
    <w:rsid w:val="00C24126"/>
    <w:rsid w:val="00C255F6"/>
    <w:rsid w:val="00C27B77"/>
    <w:rsid w:val="00C31C21"/>
    <w:rsid w:val="00C3200F"/>
    <w:rsid w:val="00C32CF2"/>
    <w:rsid w:val="00C32FC2"/>
    <w:rsid w:val="00C33F73"/>
    <w:rsid w:val="00C33FDB"/>
    <w:rsid w:val="00C34990"/>
    <w:rsid w:val="00C352BF"/>
    <w:rsid w:val="00C36F8E"/>
    <w:rsid w:val="00C419FD"/>
    <w:rsid w:val="00C4430A"/>
    <w:rsid w:val="00C50E3B"/>
    <w:rsid w:val="00C53108"/>
    <w:rsid w:val="00C53788"/>
    <w:rsid w:val="00C5526B"/>
    <w:rsid w:val="00C564EA"/>
    <w:rsid w:val="00C56962"/>
    <w:rsid w:val="00C56F38"/>
    <w:rsid w:val="00C5740B"/>
    <w:rsid w:val="00C57EB0"/>
    <w:rsid w:val="00C60569"/>
    <w:rsid w:val="00C6475B"/>
    <w:rsid w:val="00C7151B"/>
    <w:rsid w:val="00C71F5F"/>
    <w:rsid w:val="00C72D49"/>
    <w:rsid w:val="00C73E1F"/>
    <w:rsid w:val="00C744E8"/>
    <w:rsid w:val="00C766DB"/>
    <w:rsid w:val="00C76ABB"/>
    <w:rsid w:val="00C777D9"/>
    <w:rsid w:val="00C778EC"/>
    <w:rsid w:val="00C81708"/>
    <w:rsid w:val="00C86106"/>
    <w:rsid w:val="00C8798F"/>
    <w:rsid w:val="00C87990"/>
    <w:rsid w:val="00C906B1"/>
    <w:rsid w:val="00C91070"/>
    <w:rsid w:val="00C9287F"/>
    <w:rsid w:val="00C92C2B"/>
    <w:rsid w:val="00C92C50"/>
    <w:rsid w:val="00C947C6"/>
    <w:rsid w:val="00C95C6B"/>
    <w:rsid w:val="00CA0312"/>
    <w:rsid w:val="00CA57ED"/>
    <w:rsid w:val="00CA66A0"/>
    <w:rsid w:val="00CA7A9B"/>
    <w:rsid w:val="00CB03F9"/>
    <w:rsid w:val="00CB0B69"/>
    <w:rsid w:val="00CB28DF"/>
    <w:rsid w:val="00CB4058"/>
    <w:rsid w:val="00CB5BE2"/>
    <w:rsid w:val="00CC1709"/>
    <w:rsid w:val="00CC22B2"/>
    <w:rsid w:val="00CC3890"/>
    <w:rsid w:val="00CC62C4"/>
    <w:rsid w:val="00CC769C"/>
    <w:rsid w:val="00CD034C"/>
    <w:rsid w:val="00CD1EC8"/>
    <w:rsid w:val="00CE2337"/>
    <w:rsid w:val="00CE2FF1"/>
    <w:rsid w:val="00CE6FC3"/>
    <w:rsid w:val="00CF2824"/>
    <w:rsid w:val="00CF596A"/>
    <w:rsid w:val="00CF5E20"/>
    <w:rsid w:val="00CF63D8"/>
    <w:rsid w:val="00CF655F"/>
    <w:rsid w:val="00CF6588"/>
    <w:rsid w:val="00D00DF7"/>
    <w:rsid w:val="00D027B2"/>
    <w:rsid w:val="00D02D10"/>
    <w:rsid w:val="00D049D4"/>
    <w:rsid w:val="00D04F48"/>
    <w:rsid w:val="00D05CE6"/>
    <w:rsid w:val="00D112B7"/>
    <w:rsid w:val="00D11473"/>
    <w:rsid w:val="00D13494"/>
    <w:rsid w:val="00D13E7E"/>
    <w:rsid w:val="00D146DB"/>
    <w:rsid w:val="00D14C5C"/>
    <w:rsid w:val="00D1638D"/>
    <w:rsid w:val="00D25A53"/>
    <w:rsid w:val="00D273B1"/>
    <w:rsid w:val="00D330E5"/>
    <w:rsid w:val="00D336D5"/>
    <w:rsid w:val="00D3604B"/>
    <w:rsid w:val="00D37053"/>
    <w:rsid w:val="00D400DC"/>
    <w:rsid w:val="00D40671"/>
    <w:rsid w:val="00D413B4"/>
    <w:rsid w:val="00D4414E"/>
    <w:rsid w:val="00D47E9B"/>
    <w:rsid w:val="00D51347"/>
    <w:rsid w:val="00D5147E"/>
    <w:rsid w:val="00D53281"/>
    <w:rsid w:val="00D54B6E"/>
    <w:rsid w:val="00D573FD"/>
    <w:rsid w:val="00D578C9"/>
    <w:rsid w:val="00D57AD5"/>
    <w:rsid w:val="00D60420"/>
    <w:rsid w:val="00D62470"/>
    <w:rsid w:val="00D62CDA"/>
    <w:rsid w:val="00D634C5"/>
    <w:rsid w:val="00D63CF3"/>
    <w:rsid w:val="00D63D6C"/>
    <w:rsid w:val="00D663BE"/>
    <w:rsid w:val="00D72369"/>
    <w:rsid w:val="00D73B5B"/>
    <w:rsid w:val="00D73C42"/>
    <w:rsid w:val="00D75754"/>
    <w:rsid w:val="00D765D6"/>
    <w:rsid w:val="00D80132"/>
    <w:rsid w:val="00D81284"/>
    <w:rsid w:val="00D82BB7"/>
    <w:rsid w:val="00D82C75"/>
    <w:rsid w:val="00D839E3"/>
    <w:rsid w:val="00D860E1"/>
    <w:rsid w:val="00D863C7"/>
    <w:rsid w:val="00D8651B"/>
    <w:rsid w:val="00D8667E"/>
    <w:rsid w:val="00D87855"/>
    <w:rsid w:val="00D90A4E"/>
    <w:rsid w:val="00D91CD5"/>
    <w:rsid w:val="00D93C8E"/>
    <w:rsid w:val="00DA0F89"/>
    <w:rsid w:val="00DA1989"/>
    <w:rsid w:val="00DA21DC"/>
    <w:rsid w:val="00DA2363"/>
    <w:rsid w:val="00DA3A8E"/>
    <w:rsid w:val="00DA407C"/>
    <w:rsid w:val="00DA5271"/>
    <w:rsid w:val="00DA7DAB"/>
    <w:rsid w:val="00DB21A1"/>
    <w:rsid w:val="00DB2B60"/>
    <w:rsid w:val="00DB3036"/>
    <w:rsid w:val="00DB4051"/>
    <w:rsid w:val="00DB4E5B"/>
    <w:rsid w:val="00DB4E94"/>
    <w:rsid w:val="00DB4EC6"/>
    <w:rsid w:val="00DB4FF3"/>
    <w:rsid w:val="00DB5C13"/>
    <w:rsid w:val="00DB683F"/>
    <w:rsid w:val="00DB77F7"/>
    <w:rsid w:val="00DB7802"/>
    <w:rsid w:val="00DC0784"/>
    <w:rsid w:val="00DC0986"/>
    <w:rsid w:val="00DC298F"/>
    <w:rsid w:val="00DC2DCB"/>
    <w:rsid w:val="00DC2FC3"/>
    <w:rsid w:val="00DC457E"/>
    <w:rsid w:val="00DC4A37"/>
    <w:rsid w:val="00DC5A35"/>
    <w:rsid w:val="00DC6F62"/>
    <w:rsid w:val="00DD0EDE"/>
    <w:rsid w:val="00DD2C94"/>
    <w:rsid w:val="00DD3367"/>
    <w:rsid w:val="00DD4780"/>
    <w:rsid w:val="00DD63A2"/>
    <w:rsid w:val="00DD67CF"/>
    <w:rsid w:val="00DD7BF5"/>
    <w:rsid w:val="00DE379E"/>
    <w:rsid w:val="00DE4945"/>
    <w:rsid w:val="00DE4D23"/>
    <w:rsid w:val="00DE55A8"/>
    <w:rsid w:val="00DE60FB"/>
    <w:rsid w:val="00DE75DF"/>
    <w:rsid w:val="00DF0650"/>
    <w:rsid w:val="00DF220C"/>
    <w:rsid w:val="00DF2EF5"/>
    <w:rsid w:val="00DF3520"/>
    <w:rsid w:val="00DF5AEA"/>
    <w:rsid w:val="00E0026F"/>
    <w:rsid w:val="00E01759"/>
    <w:rsid w:val="00E027B1"/>
    <w:rsid w:val="00E03D63"/>
    <w:rsid w:val="00E0552E"/>
    <w:rsid w:val="00E059A3"/>
    <w:rsid w:val="00E0618C"/>
    <w:rsid w:val="00E07536"/>
    <w:rsid w:val="00E078FB"/>
    <w:rsid w:val="00E07D8A"/>
    <w:rsid w:val="00E109E0"/>
    <w:rsid w:val="00E10DCA"/>
    <w:rsid w:val="00E1111A"/>
    <w:rsid w:val="00E119BE"/>
    <w:rsid w:val="00E11DF9"/>
    <w:rsid w:val="00E11FFB"/>
    <w:rsid w:val="00E152BF"/>
    <w:rsid w:val="00E16ADD"/>
    <w:rsid w:val="00E2121B"/>
    <w:rsid w:val="00E22318"/>
    <w:rsid w:val="00E23927"/>
    <w:rsid w:val="00E23F59"/>
    <w:rsid w:val="00E24D4B"/>
    <w:rsid w:val="00E30983"/>
    <w:rsid w:val="00E33A6A"/>
    <w:rsid w:val="00E35BA1"/>
    <w:rsid w:val="00E417BB"/>
    <w:rsid w:val="00E4241D"/>
    <w:rsid w:val="00E430C6"/>
    <w:rsid w:val="00E4362D"/>
    <w:rsid w:val="00E46029"/>
    <w:rsid w:val="00E466F0"/>
    <w:rsid w:val="00E508A1"/>
    <w:rsid w:val="00E51666"/>
    <w:rsid w:val="00E52621"/>
    <w:rsid w:val="00E529B8"/>
    <w:rsid w:val="00E53EEB"/>
    <w:rsid w:val="00E540E4"/>
    <w:rsid w:val="00E5489A"/>
    <w:rsid w:val="00E5592B"/>
    <w:rsid w:val="00E60182"/>
    <w:rsid w:val="00E609BF"/>
    <w:rsid w:val="00E613AC"/>
    <w:rsid w:val="00E62F89"/>
    <w:rsid w:val="00E7227A"/>
    <w:rsid w:val="00E72567"/>
    <w:rsid w:val="00E731CD"/>
    <w:rsid w:val="00E73840"/>
    <w:rsid w:val="00E7453A"/>
    <w:rsid w:val="00E74B47"/>
    <w:rsid w:val="00E7769C"/>
    <w:rsid w:val="00E778DC"/>
    <w:rsid w:val="00E80AA2"/>
    <w:rsid w:val="00E8222F"/>
    <w:rsid w:val="00E84493"/>
    <w:rsid w:val="00E8562B"/>
    <w:rsid w:val="00E87047"/>
    <w:rsid w:val="00E87AB4"/>
    <w:rsid w:val="00E87F4B"/>
    <w:rsid w:val="00E87F5A"/>
    <w:rsid w:val="00E91922"/>
    <w:rsid w:val="00E93053"/>
    <w:rsid w:val="00E94423"/>
    <w:rsid w:val="00E96EF7"/>
    <w:rsid w:val="00EA3117"/>
    <w:rsid w:val="00EA35CD"/>
    <w:rsid w:val="00EA4EAA"/>
    <w:rsid w:val="00EA54CA"/>
    <w:rsid w:val="00EB0289"/>
    <w:rsid w:val="00EB18DF"/>
    <w:rsid w:val="00EB2B74"/>
    <w:rsid w:val="00EB2F72"/>
    <w:rsid w:val="00EB3D4B"/>
    <w:rsid w:val="00EB5527"/>
    <w:rsid w:val="00EC0E98"/>
    <w:rsid w:val="00EC124E"/>
    <w:rsid w:val="00EC3AD1"/>
    <w:rsid w:val="00EC6BEA"/>
    <w:rsid w:val="00EC77DA"/>
    <w:rsid w:val="00ED1977"/>
    <w:rsid w:val="00ED3A05"/>
    <w:rsid w:val="00ED45F1"/>
    <w:rsid w:val="00ED4AFC"/>
    <w:rsid w:val="00ED70E1"/>
    <w:rsid w:val="00EE3210"/>
    <w:rsid w:val="00EE4891"/>
    <w:rsid w:val="00EE4E59"/>
    <w:rsid w:val="00EE6025"/>
    <w:rsid w:val="00EF06A4"/>
    <w:rsid w:val="00EF2D1F"/>
    <w:rsid w:val="00EF4BDD"/>
    <w:rsid w:val="00EF5B26"/>
    <w:rsid w:val="00EF6063"/>
    <w:rsid w:val="00EF6108"/>
    <w:rsid w:val="00EF70E9"/>
    <w:rsid w:val="00F00668"/>
    <w:rsid w:val="00F023A5"/>
    <w:rsid w:val="00F02835"/>
    <w:rsid w:val="00F033BD"/>
    <w:rsid w:val="00F05789"/>
    <w:rsid w:val="00F05A1B"/>
    <w:rsid w:val="00F0639C"/>
    <w:rsid w:val="00F07BEB"/>
    <w:rsid w:val="00F12230"/>
    <w:rsid w:val="00F13479"/>
    <w:rsid w:val="00F14049"/>
    <w:rsid w:val="00F14154"/>
    <w:rsid w:val="00F14CC2"/>
    <w:rsid w:val="00F16E18"/>
    <w:rsid w:val="00F1776D"/>
    <w:rsid w:val="00F239A3"/>
    <w:rsid w:val="00F23EE9"/>
    <w:rsid w:val="00F24B66"/>
    <w:rsid w:val="00F25222"/>
    <w:rsid w:val="00F25B2A"/>
    <w:rsid w:val="00F34601"/>
    <w:rsid w:val="00F3585F"/>
    <w:rsid w:val="00F364B3"/>
    <w:rsid w:val="00F422A0"/>
    <w:rsid w:val="00F42C35"/>
    <w:rsid w:val="00F4386A"/>
    <w:rsid w:val="00F45EC5"/>
    <w:rsid w:val="00F46221"/>
    <w:rsid w:val="00F46EDE"/>
    <w:rsid w:val="00F51E65"/>
    <w:rsid w:val="00F52BFF"/>
    <w:rsid w:val="00F541AA"/>
    <w:rsid w:val="00F54960"/>
    <w:rsid w:val="00F54CE3"/>
    <w:rsid w:val="00F56846"/>
    <w:rsid w:val="00F60548"/>
    <w:rsid w:val="00F61BEF"/>
    <w:rsid w:val="00F62F28"/>
    <w:rsid w:val="00F637A7"/>
    <w:rsid w:val="00F65FEB"/>
    <w:rsid w:val="00F67711"/>
    <w:rsid w:val="00F73298"/>
    <w:rsid w:val="00F738E9"/>
    <w:rsid w:val="00F73BA5"/>
    <w:rsid w:val="00F7503E"/>
    <w:rsid w:val="00F77309"/>
    <w:rsid w:val="00F80403"/>
    <w:rsid w:val="00F810D3"/>
    <w:rsid w:val="00F854A1"/>
    <w:rsid w:val="00F86394"/>
    <w:rsid w:val="00F87BAB"/>
    <w:rsid w:val="00F90703"/>
    <w:rsid w:val="00F92534"/>
    <w:rsid w:val="00F92826"/>
    <w:rsid w:val="00F9461D"/>
    <w:rsid w:val="00F96A97"/>
    <w:rsid w:val="00FA2B33"/>
    <w:rsid w:val="00FA73D8"/>
    <w:rsid w:val="00FA78F6"/>
    <w:rsid w:val="00FA7937"/>
    <w:rsid w:val="00FB0C97"/>
    <w:rsid w:val="00FB1F8B"/>
    <w:rsid w:val="00FB2E69"/>
    <w:rsid w:val="00FB30A6"/>
    <w:rsid w:val="00FB50B3"/>
    <w:rsid w:val="00FB5911"/>
    <w:rsid w:val="00FB684E"/>
    <w:rsid w:val="00FB7073"/>
    <w:rsid w:val="00FB7695"/>
    <w:rsid w:val="00FB7994"/>
    <w:rsid w:val="00FC2FCA"/>
    <w:rsid w:val="00FC36B5"/>
    <w:rsid w:val="00FC48A8"/>
    <w:rsid w:val="00FC53F3"/>
    <w:rsid w:val="00FC5ADD"/>
    <w:rsid w:val="00FC6C19"/>
    <w:rsid w:val="00FD2DB4"/>
    <w:rsid w:val="00FD4117"/>
    <w:rsid w:val="00FD4193"/>
    <w:rsid w:val="00FD49C9"/>
    <w:rsid w:val="00FD5A9A"/>
    <w:rsid w:val="00FD639F"/>
    <w:rsid w:val="00FD63EE"/>
    <w:rsid w:val="00FD6592"/>
    <w:rsid w:val="00FD7951"/>
    <w:rsid w:val="00FE2CB9"/>
    <w:rsid w:val="00FE2E76"/>
    <w:rsid w:val="00FE3949"/>
    <w:rsid w:val="00FE6EA9"/>
    <w:rsid w:val="00FE72EB"/>
    <w:rsid w:val="00FE7C23"/>
    <w:rsid w:val="00FF01A3"/>
    <w:rsid w:val="00FF3456"/>
    <w:rsid w:val="00FF3FD7"/>
    <w:rsid w:val="00FF45F6"/>
    <w:rsid w:val="00FF7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66D30"/>
  <w15:chartTrackingRefBased/>
  <w15:docId w15:val="{2089D739-1C03-4C7F-904C-A0A488C10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3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3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3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3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3079"/>
    <w:rPr>
      <w:rFonts w:eastAsiaTheme="majorEastAsia" w:cstheme="majorBidi"/>
      <w:color w:val="272727" w:themeColor="text1" w:themeTint="D8"/>
    </w:rPr>
  </w:style>
  <w:style w:type="paragraph" w:styleId="Title">
    <w:name w:val="Title"/>
    <w:basedOn w:val="Normal"/>
    <w:next w:val="Normal"/>
    <w:link w:val="TitleChar"/>
    <w:uiPriority w:val="10"/>
    <w:qFormat/>
    <w:rsid w:val="00B73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3079"/>
    <w:pPr>
      <w:spacing w:before="160"/>
      <w:jc w:val="center"/>
    </w:pPr>
    <w:rPr>
      <w:i/>
      <w:iCs/>
      <w:color w:val="404040" w:themeColor="text1" w:themeTint="BF"/>
    </w:rPr>
  </w:style>
  <w:style w:type="character" w:customStyle="1" w:styleId="QuoteChar">
    <w:name w:val="Quote Char"/>
    <w:basedOn w:val="DefaultParagraphFont"/>
    <w:link w:val="Quote"/>
    <w:uiPriority w:val="29"/>
    <w:rsid w:val="00B73079"/>
    <w:rPr>
      <w:i/>
      <w:iCs/>
      <w:color w:val="404040" w:themeColor="text1" w:themeTint="BF"/>
    </w:rPr>
  </w:style>
  <w:style w:type="paragraph" w:styleId="ListParagraph">
    <w:name w:val="List Paragraph"/>
    <w:basedOn w:val="Normal"/>
    <w:uiPriority w:val="34"/>
    <w:qFormat/>
    <w:rsid w:val="00B73079"/>
    <w:pPr>
      <w:ind w:left="720"/>
      <w:contextualSpacing/>
    </w:pPr>
  </w:style>
  <w:style w:type="character" w:styleId="IntenseEmphasis">
    <w:name w:val="Intense Emphasis"/>
    <w:basedOn w:val="DefaultParagraphFont"/>
    <w:uiPriority w:val="21"/>
    <w:qFormat/>
    <w:rsid w:val="00B73079"/>
    <w:rPr>
      <w:i/>
      <w:iCs/>
      <w:color w:val="0F4761" w:themeColor="accent1" w:themeShade="BF"/>
    </w:rPr>
  </w:style>
  <w:style w:type="paragraph" w:styleId="IntenseQuote">
    <w:name w:val="Intense Quote"/>
    <w:basedOn w:val="Normal"/>
    <w:next w:val="Normal"/>
    <w:link w:val="IntenseQuoteChar"/>
    <w:uiPriority w:val="30"/>
    <w:qFormat/>
    <w:rsid w:val="00B7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3079"/>
    <w:rPr>
      <w:i/>
      <w:iCs/>
      <w:color w:val="0F4761" w:themeColor="accent1" w:themeShade="BF"/>
    </w:rPr>
  </w:style>
  <w:style w:type="character" w:styleId="IntenseReference">
    <w:name w:val="Intense Reference"/>
    <w:basedOn w:val="DefaultParagraphFont"/>
    <w:uiPriority w:val="32"/>
    <w:qFormat/>
    <w:rsid w:val="00B73079"/>
    <w:rPr>
      <w:b/>
      <w:bCs/>
      <w:smallCaps/>
      <w:color w:val="0F4761" w:themeColor="accent1" w:themeShade="BF"/>
      <w:spacing w:val="5"/>
    </w:rPr>
  </w:style>
  <w:style w:type="table" w:styleId="TableGrid">
    <w:name w:val="Table Grid"/>
    <w:basedOn w:val="TableNormal"/>
    <w:uiPriority w:val="39"/>
    <w:rsid w:val="005B4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423"/>
    <w:rPr>
      <w:sz w:val="16"/>
      <w:szCs w:val="16"/>
    </w:rPr>
  </w:style>
  <w:style w:type="paragraph" w:styleId="CommentText">
    <w:name w:val="annotation text"/>
    <w:basedOn w:val="Normal"/>
    <w:link w:val="CommentTextChar"/>
    <w:uiPriority w:val="99"/>
    <w:unhideWhenUsed/>
    <w:rsid w:val="00E94423"/>
    <w:pPr>
      <w:spacing w:line="240" w:lineRule="auto"/>
    </w:pPr>
    <w:rPr>
      <w:sz w:val="20"/>
      <w:szCs w:val="20"/>
    </w:rPr>
  </w:style>
  <w:style w:type="character" w:customStyle="1" w:styleId="CommentTextChar">
    <w:name w:val="Comment Text Char"/>
    <w:basedOn w:val="DefaultParagraphFont"/>
    <w:link w:val="CommentText"/>
    <w:uiPriority w:val="99"/>
    <w:rsid w:val="00E94423"/>
    <w:rPr>
      <w:sz w:val="20"/>
      <w:szCs w:val="20"/>
    </w:rPr>
  </w:style>
  <w:style w:type="paragraph" w:styleId="CommentSubject">
    <w:name w:val="annotation subject"/>
    <w:basedOn w:val="CommentText"/>
    <w:next w:val="CommentText"/>
    <w:link w:val="CommentSubjectChar"/>
    <w:uiPriority w:val="99"/>
    <w:semiHidden/>
    <w:unhideWhenUsed/>
    <w:rsid w:val="00E94423"/>
    <w:rPr>
      <w:b/>
      <w:bCs/>
    </w:rPr>
  </w:style>
  <w:style w:type="character" w:customStyle="1" w:styleId="CommentSubjectChar">
    <w:name w:val="Comment Subject Char"/>
    <w:basedOn w:val="CommentTextChar"/>
    <w:link w:val="CommentSubject"/>
    <w:uiPriority w:val="99"/>
    <w:semiHidden/>
    <w:rsid w:val="00E94423"/>
    <w:rPr>
      <w:b/>
      <w:bCs/>
      <w:sz w:val="20"/>
      <w:szCs w:val="20"/>
    </w:rPr>
  </w:style>
  <w:style w:type="character" w:styleId="Hyperlink">
    <w:name w:val="Hyperlink"/>
    <w:basedOn w:val="DefaultParagraphFont"/>
    <w:uiPriority w:val="99"/>
    <w:unhideWhenUsed/>
    <w:rsid w:val="008B2228"/>
    <w:rPr>
      <w:color w:val="467886" w:themeColor="hyperlink"/>
      <w:u w:val="single"/>
    </w:rPr>
  </w:style>
  <w:style w:type="character" w:customStyle="1" w:styleId="UnresolvedMention1">
    <w:name w:val="Unresolved Mention1"/>
    <w:basedOn w:val="DefaultParagraphFont"/>
    <w:uiPriority w:val="99"/>
    <w:semiHidden/>
    <w:unhideWhenUsed/>
    <w:rsid w:val="008B2228"/>
    <w:rPr>
      <w:color w:val="605E5C"/>
      <w:shd w:val="clear" w:color="auto" w:fill="E1DFDD"/>
    </w:rPr>
  </w:style>
  <w:style w:type="character" w:styleId="PlaceholderText">
    <w:name w:val="Placeholder Text"/>
    <w:basedOn w:val="DefaultParagraphFont"/>
    <w:uiPriority w:val="99"/>
    <w:semiHidden/>
    <w:rsid w:val="008B2228"/>
    <w:rPr>
      <w:color w:val="666666"/>
    </w:rPr>
  </w:style>
  <w:style w:type="paragraph" w:styleId="Caption">
    <w:name w:val="caption"/>
    <w:basedOn w:val="Normal"/>
    <w:next w:val="Normal"/>
    <w:uiPriority w:val="35"/>
    <w:unhideWhenUsed/>
    <w:qFormat/>
    <w:rsid w:val="00B83ECD"/>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C947C6"/>
    <w:pPr>
      <w:spacing w:after="240" w:line="240" w:lineRule="auto"/>
      <w:ind w:left="720" w:hanging="720"/>
    </w:pPr>
  </w:style>
  <w:style w:type="paragraph" w:styleId="BalloonText">
    <w:name w:val="Balloon Text"/>
    <w:basedOn w:val="Normal"/>
    <w:link w:val="BalloonTextChar"/>
    <w:uiPriority w:val="99"/>
    <w:semiHidden/>
    <w:unhideWhenUsed/>
    <w:rsid w:val="008F0E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E15"/>
    <w:rPr>
      <w:rFonts w:ascii="Segoe UI" w:hAnsi="Segoe UI" w:cs="Segoe UI"/>
      <w:sz w:val="18"/>
      <w:szCs w:val="18"/>
    </w:rPr>
  </w:style>
  <w:style w:type="paragraph" w:styleId="Revision">
    <w:name w:val="Revision"/>
    <w:hidden/>
    <w:uiPriority w:val="99"/>
    <w:semiHidden/>
    <w:rsid w:val="007B4DE8"/>
    <w:pPr>
      <w:spacing w:after="0" w:line="240" w:lineRule="auto"/>
    </w:pPr>
  </w:style>
  <w:style w:type="character" w:styleId="UnresolvedMention">
    <w:name w:val="Unresolved Mention"/>
    <w:basedOn w:val="DefaultParagraphFont"/>
    <w:uiPriority w:val="99"/>
    <w:semiHidden/>
    <w:unhideWhenUsed/>
    <w:rsid w:val="007F73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38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5075C-0888-42C2-B5A3-F3007832E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7</TotalTime>
  <Pages>21</Pages>
  <Words>23328</Words>
  <Characters>132975</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Akerlof Berigan</cp:lastModifiedBy>
  <cp:revision>625</cp:revision>
  <cp:lastPrinted>2024-04-02T16:23:00Z</cp:lastPrinted>
  <dcterms:created xsi:type="dcterms:W3CDTF">2024-03-29T21:06:00Z</dcterms:created>
  <dcterms:modified xsi:type="dcterms:W3CDTF">2024-04-0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xDQK8mJ"/&gt;&lt;style id="http://www.zotero.org/styles/the-condor" hasBibliography="1" bibliographyStyleHasBeenSet="1"/&gt;&lt;prefs&gt;&lt;pref name="fieldType" value="Field"/&gt;&lt;/prefs&gt;&lt;/data&gt;</vt:lpwstr>
  </property>
</Properties>
</file>